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4AFDA" w14:textId="77777777" w:rsidR="00651204" w:rsidRPr="002A0747" w:rsidRDefault="00651204" w:rsidP="00651204">
      <w:pPr>
        <w:rPr>
          <w:color w:val="5F5F5F"/>
        </w:rPr>
      </w:pPr>
    </w:p>
    <w:p w14:paraId="1B8B1364" w14:textId="77777777" w:rsidR="00651204" w:rsidRPr="002A0747" w:rsidRDefault="00651204" w:rsidP="00651204">
      <w:pPr>
        <w:rPr>
          <w:color w:val="5F5F5F"/>
        </w:rPr>
      </w:pPr>
    </w:p>
    <w:p w14:paraId="1ED6BAF7" w14:textId="77777777" w:rsidR="002B1F1A" w:rsidRPr="002A0747" w:rsidRDefault="002B1F1A" w:rsidP="007A794A">
      <w:pPr>
        <w:jc w:val="center"/>
        <w:rPr>
          <w:b/>
          <w:color w:val="5F5F5F"/>
          <w:sz w:val="36"/>
          <w:szCs w:val="36"/>
          <w:lang w:val="en-GB"/>
        </w:rPr>
      </w:pPr>
    </w:p>
    <w:p w14:paraId="658AF622" w14:textId="3578FAA8" w:rsidR="007A794A" w:rsidRPr="00AC7F82" w:rsidRDefault="002A0747" w:rsidP="007A794A">
      <w:pPr>
        <w:jc w:val="center"/>
        <w:rPr>
          <w:color w:val="5F5F5F"/>
          <w:sz w:val="48"/>
          <w:szCs w:val="48"/>
          <w:lang w:val="en-GB"/>
        </w:rPr>
      </w:pPr>
      <w:r w:rsidRPr="00AC7F82">
        <w:rPr>
          <w:b/>
          <w:color w:val="5F5F5F"/>
          <w:sz w:val="96"/>
          <w:szCs w:val="96"/>
          <w:lang w:val="en-GB"/>
        </w:rPr>
        <w:t>[Initiative Title]</w:t>
      </w:r>
    </w:p>
    <w:p w14:paraId="1F116865" w14:textId="77777777" w:rsidR="007A794A" w:rsidRPr="00AC7F82" w:rsidRDefault="007A794A" w:rsidP="007A794A">
      <w:pPr>
        <w:jc w:val="center"/>
        <w:rPr>
          <w:color w:val="5F5F5F"/>
          <w:szCs w:val="24"/>
          <w:lang w:val="en-GB"/>
        </w:rPr>
      </w:pPr>
    </w:p>
    <w:p w14:paraId="05D6460E" w14:textId="126ED373" w:rsidR="007A794A" w:rsidRPr="00AC7F82" w:rsidRDefault="002A0747" w:rsidP="002A0747">
      <w:pPr>
        <w:jc w:val="center"/>
        <w:rPr>
          <w:color w:val="5F5F5F"/>
          <w:sz w:val="48"/>
          <w:szCs w:val="48"/>
          <w:lang w:val="en-GB"/>
        </w:rPr>
      </w:pPr>
      <w:r w:rsidRPr="00AC7F82">
        <w:rPr>
          <w:b/>
          <w:color w:val="5F5F5F"/>
          <w:sz w:val="96"/>
          <w:szCs w:val="96"/>
          <w:lang w:val="en-GB"/>
        </w:rPr>
        <w:t>[Initiative Type]</w:t>
      </w:r>
    </w:p>
    <w:p w14:paraId="23CC7DE3" w14:textId="77777777" w:rsidR="002A0747" w:rsidRPr="002A0747" w:rsidRDefault="002A0747" w:rsidP="007A794A">
      <w:pPr>
        <w:jc w:val="center"/>
        <w:rPr>
          <w:color w:val="5F5F5F"/>
          <w:szCs w:val="24"/>
          <w:lang w:val="en-GB"/>
        </w:rPr>
      </w:pPr>
    </w:p>
    <w:p w14:paraId="597A4350" w14:textId="77777777" w:rsidR="007B2C34" w:rsidRPr="00AC7F82" w:rsidRDefault="002A0747" w:rsidP="002A0747">
      <w:pPr>
        <w:jc w:val="center"/>
        <w:rPr>
          <w:b/>
          <w:color w:val="5F5F5F"/>
          <w:sz w:val="40"/>
          <w:szCs w:val="40"/>
          <w:lang w:val="en-GB"/>
        </w:rPr>
      </w:pPr>
      <w:r w:rsidRPr="00AC7F82">
        <w:rPr>
          <w:b/>
          <w:color w:val="5F5F5F"/>
          <w:sz w:val="40"/>
          <w:szCs w:val="40"/>
          <w:lang w:val="en-GB"/>
        </w:rPr>
        <w:t>Business Engineering Plan</w:t>
      </w:r>
      <w:bookmarkStart w:id="0" w:name="_Toc352849309"/>
    </w:p>
    <w:p w14:paraId="3AA9FF32" w14:textId="77777777" w:rsidR="00AC7F82" w:rsidRDefault="00AC7F82" w:rsidP="002A0747">
      <w:pPr>
        <w:jc w:val="center"/>
        <w:rPr>
          <w:b/>
          <w:color w:val="5F5F5F"/>
          <w:sz w:val="36"/>
          <w:szCs w:val="36"/>
          <w:lang w:val="en-GB"/>
        </w:rPr>
      </w:pPr>
    </w:p>
    <w:p w14:paraId="478AEF0E" w14:textId="5EDC15B9" w:rsidR="00AC7F82" w:rsidRDefault="00AC7F82" w:rsidP="002A0747">
      <w:pPr>
        <w:jc w:val="center"/>
        <w:rPr>
          <w:b/>
          <w:color w:val="5F5F5F"/>
          <w:sz w:val="36"/>
          <w:szCs w:val="36"/>
          <w:lang w:val="en-GB"/>
        </w:rPr>
      </w:pPr>
    </w:p>
    <w:p w14:paraId="3C3A5132" w14:textId="2449AFBA" w:rsidR="00AC7F82" w:rsidRDefault="00AC7F82" w:rsidP="002A0747">
      <w:pPr>
        <w:jc w:val="center"/>
        <w:rPr>
          <w:b/>
          <w:color w:val="5F5F5F"/>
          <w:sz w:val="36"/>
          <w:szCs w:val="36"/>
          <w:lang w:val="en-GB"/>
        </w:rPr>
      </w:pPr>
    </w:p>
    <w:p w14:paraId="7257B173" w14:textId="140905D5" w:rsidR="00AC7F82" w:rsidRDefault="00AC7F82" w:rsidP="00AC7F82">
      <w:pPr>
        <w:jc w:val="center"/>
        <w:rPr>
          <w:b/>
          <w:color w:val="5F5F5F"/>
          <w:sz w:val="36"/>
          <w:szCs w:val="36"/>
          <w:lang w:val="en-GB"/>
        </w:rPr>
      </w:pPr>
      <w:r>
        <w:rPr>
          <w:noProof/>
        </w:rPr>
        <w:drawing>
          <wp:inline distT="0" distB="0" distL="0" distR="0" wp14:anchorId="70B0E308" wp14:editId="468530D0">
            <wp:extent cx="6120130" cy="1249961"/>
            <wp:effectExtent l="0" t="0" r="0" b="0"/>
            <wp:docPr id="514338" name="Picture 5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duotone>
                        <a:prstClr val="black"/>
                        <a:schemeClr val="accent4">
                          <a:tint val="45000"/>
                          <a:satMod val="400000"/>
                        </a:schemeClr>
                      </a:duotone>
                    </a:blip>
                    <a:stretch>
                      <a:fillRect/>
                    </a:stretch>
                  </pic:blipFill>
                  <pic:spPr bwMode="auto">
                    <a:xfrm>
                      <a:off x="0" y="0"/>
                      <a:ext cx="6120130" cy="1249961"/>
                    </a:xfrm>
                    <a:prstGeom prst="rect">
                      <a:avLst/>
                    </a:prstGeom>
                    <a:noFill/>
                    <a:ln>
                      <a:noFill/>
                    </a:ln>
                  </pic:spPr>
                </pic:pic>
              </a:graphicData>
            </a:graphic>
          </wp:inline>
        </w:drawing>
      </w:r>
    </w:p>
    <w:p w14:paraId="2D195C25" w14:textId="77777777" w:rsidR="00AC7F82" w:rsidRDefault="00AC7F82" w:rsidP="002A0747">
      <w:pPr>
        <w:jc w:val="center"/>
        <w:rPr>
          <w:b/>
          <w:color w:val="5F5F5F"/>
          <w:sz w:val="36"/>
          <w:szCs w:val="36"/>
          <w:lang w:val="en-GB"/>
        </w:rPr>
      </w:pPr>
      <w:r>
        <w:rPr>
          <w:b/>
          <w:color w:val="5F5F5F"/>
          <w:sz w:val="36"/>
          <w:szCs w:val="36"/>
          <w:lang w:val="en-GB"/>
        </w:rPr>
        <w:t>[Company Logo]</w:t>
      </w:r>
    </w:p>
    <w:p w14:paraId="6E2FB024" w14:textId="77777777" w:rsidR="00AC7F82" w:rsidRDefault="00AC7F82" w:rsidP="002A0747">
      <w:pPr>
        <w:jc w:val="center"/>
        <w:rPr>
          <w:b/>
          <w:color w:val="5F5F5F"/>
          <w:sz w:val="36"/>
          <w:szCs w:val="36"/>
          <w:lang w:val="en-GB"/>
        </w:rPr>
      </w:pPr>
    </w:p>
    <w:p w14:paraId="15A57024" w14:textId="40F0BA81" w:rsidR="00AC7F82" w:rsidRPr="002A0747" w:rsidRDefault="00AC7F82" w:rsidP="002A0747">
      <w:pPr>
        <w:jc w:val="center"/>
        <w:rPr>
          <w:b/>
          <w:color w:val="5F5F5F"/>
          <w:sz w:val="36"/>
          <w:szCs w:val="36"/>
          <w:lang w:val="en-GB"/>
        </w:rPr>
        <w:sectPr w:rsidR="00AC7F82" w:rsidRPr="002A0747" w:rsidSect="000A15E2">
          <w:headerReference w:type="default" r:id="rId9"/>
          <w:footerReference w:type="default" r:id="rId10"/>
          <w:headerReference w:type="first" r:id="rId11"/>
          <w:pgSz w:w="11906" w:h="16838" w:code="9"/>
          <w:pgMar w:top="1134" w:right="1134" w:bottom="1134" w:left="1134" w:header="709" w:footer="709" w:gutter="0"/>
          <w:pgNumType w:start="1"/>
          <w:cols w:space="708"/>
          <w:titlePg/>
          <w:docGrid w:linePitch="360"/>
        </w:sectPr>
      </w:pPr>
    </w:p>
    <w:p w14:paraId="32095734" w14:textId="731850B1" w:rsidR="007B2C34" w:rsidRPr="00AC7F82" w:rsidRDefault="002A0747" w:rsidP="007B2C34">
      <w:pPr>
        <w:pStyle w:val="Title"/>
        <w:rPr>
          <w:color w:val="5F5F5F"/>
          <w:sz w:val="40"/>
          <w:szCs w:val="40"/>
          <w:lang w:val="af-ZA"/>
        </w:rPr>
      </w:pPr>
      <w:bookmarkStart w:id="1" w:name="_Toc523071068"/>
      <w:r w:rsidRPr="00AC7F82">
        <w:rPr>
          <w:color w:val="5F5F5F"/>
          <w:sz w:val="40"/>
          <w:szCs w:val="40"/>
          <w:lang w:val="af-ZA"/>
        </w:rPr>
        <w:lastRenderedPageBreak/>
        <w:t>Executive Summary</w:t>
      </w:r>
      <w:bookmarkEnd w:id="1"/>
    </w:p>
    <w:p w14:paraId="5176BB4E" w14:textId="75827E4C" w:rsidR="007B2C34" w:rsidRPr="002A0747" w:rsidRDefault="007B2C34" w:rsidP="007B2C34">
      <w:pPr>
        <w:rPr>
          <w:color w:val="5F5F5F"/>
        </w:rPr>
      </w:pPr>
    </w:p>
    <w:p w14:paraId="2A341AC1" w14:textId="4F9CA639" w:rsidR="007B2C34" w:rsidRPr="00AC7F82" w:rsidRDefault="007B2C34" w:rsidP="007B2C34">
      <w:pPr>
        <w:pStyle w:val="NoSpacing"/>
        <w:rPr>
          <w:rFonts w:ascii="Century Gothic" w:hAnsi="Century Gothic"/>
          <w:color w:val="5F5F5F"/>
          <w:sz w:val="24"/>
          <w:szCs w:val="24"/>
        </w:rPr>
      </w:pPr>
      <w:r w:rsidRPr="00AC7F82">
        <w:rPr>
          <w:rFonts w:ascii="Century Gothic" w:hAnsi="Century Gothic"/>
          <w:color w:val="5F5F5F"/>
          <w:sz w:val="24"/>
          <w:szCs w:val="24"/>
        </w:rPr>
        <w:t>Xxxxx Xxxxx Xxxxx</w:t>
      </w:r>
    </w:p>
    <w:p w14:paraId="47A1B492" w14:textId="22438DD0" w:rsidR="002A0747" w:rsidRDefault="002A0747" w:rsidP="007B2C34">
      <w:pPr>
        <w:pStyle w:val="NoSpacing"/>
        <w:rPr>
          <w:rFonts w:ascii="Century Gothic" w:hAnsi="Century Gothic"/>
          <w:color w:val="5F5F5F"/>
        </w:rPr>
      </w:pPr>
    </w:p>
    <w:p w14:paraId="14A41DF6" w14:textId="25927E78" w:rsidR="002A0747" w:rsidRDefault="002A0747" w:rsidP="007B2C34">
      <w:pPr>
        <w:pStyle w:val="NoSpacing"/>
        <w:rPr>
          <w:rFonts w:ascii="Century Gothic" w:hAnsi="Century Gothic"/>
          <w:color w:val="5F5F5F"/>
        </w:rPr>
      </w:pPr>
    </w:p>
    <w:p w14:paraId="000A8F26" w14:textId="30225835" w:rsidR="002A0747" w:rsidRDefault="002A0747" w:rsidP="007B2C34">
      <w:pPr>
        <w:pStyle w:val="NoSpacing"/>
        <w:rPr>
          <w:rFonts w:ascii="Century Gothic" w:hAnsi="Century Gothic"/>
          <w:color w:val="5F5F5F"/>
        </w:rPr>
      </w:pPr>
    </w:p>
    <w:p w14:paraId="309EB3F6" w14:textId="536AA927" w:rsidR="002A0747" w:rsidRDefault="002A0747" w:rsidP="007B2C34">
      <w:pPr>
        <w:pStyle w:val="NoSpacing"/>
        <w:rPr>
          <w:rFonts w:ascii="Century Gothic" w:hAnsi="Century Gothic"/>
          <w:color w:val="5F5F5F"/>
        </w:rPr>
      </w:pPr>
    </w:p>
    <w:p w14:paraId="3DE80D44" w14:textId="0A51CA37" w:rsidR="002A0747" w:rsidRDefault="002A0747" w:rsidP="007B2C34">
      <w:pPr>
        <w:pStyle w:val="NoSpacing"/>
        <w:rPr>
          <w:rFonts w:ascii="Century Gothic" w:hAnsi="Century Gothic"/>
          <w:color w:val="5F5F5F"/>
        </w:rPr>
      </w:pPr>
    </w:p>
    <w:p w14:paraId="7EC751A8" w14:textId="3F948448" w:rsidR="002A0747" w:rsidRDefault="002A0747" w:rsidP="007B2C34">
      <w:pPr>
        <w:pStyle w:val="NoSpacing"/>
        <w:rPr>
          <w:rFonts w:ascii="Century Gothic" w:hAnsi="Century Gothic"/>
          <w:color w:val="5F5F5F"/>
        </w:rPr>
      </w:pPr>
    </w:p>
    <w:p w14:paraId="3FA38783" w14:textId="7F927FC2" w:rsidR="002A0747" w:rsidRDefault="002A0747" w:rsidP="007B2C34">
      <w:pPr>
        <w:pStyle w:val="NoSpacing"/>
        <w:rPr>
          <w:rFonts w:ascii="Century Gothic" w:hAnsi="Century Gothic"/>
          <w:color w:val="5F5F5F"/>
        </w:rPr>
      </w:pPr>
    </w:p>
    <w:p w14:paraId="323C2725" w14:textId="48B67F0C" w:rsidR="002A0747" w:rsidRDefault="002A0747" w:rsidP="007B2C34">
      <w:pPr>
        <w:pStyle w:val="NoSpacing"/>
        <w:rPr>
          <w:rFonts w:ascii="Century Gothic" w:hAnsi="Century Gothic"/>
          <w:color w:val="5F5F5F"/>
        </w:rPr>
      </w:pPr>
    </w:p>
    <w:p w14:paraId="1C34C993" w14:textId="3025DA8E" w:rsidR="002A0747" w:rsidRDefault="002A0747" w:rsidP="007B2C34">
      <w:pPr>
        <w:pStyle w:val="NoSpacing"/>
        <w:rPr>
          <w:rFonts w:ascii="Century Gothic" w:hAnsi="Century Gothic"/>
          <w:color w:val="5F5F5F"/>
        </w:rPr>
      </w:pPr>
    </w:p>
    <w:p w14:paraId="373E3E5F" w14:textId="69EB929C" w:rsidR="002A0747" w:rsidRDefault="002A0747" w:rsidP="007B2C34">
      <w:pPr>
        <w:pStyle w:val="NoSpacing"/>
        <w:rPr>
          <w:rFonts w:ascii="Century Gothic" w:hAnsi="Century Gothic"/>
          <w:color w:val="5F5F5F"/>
        </w:rPr>
      </w:pPr>
    </w:p>
    <w:p w14:paraId="0D644B2F" w14:textId="5BA4FBC0" w:rsidR="002A0747" w:rsidRDefault="002A0747" w:rsidP="007B2C34">
      <w:pPr>
        <w:pStyle w:val="NoSpacing"/>
        <w:rPr>
          <w:rFonts w:ascii="Century Gothic" w:hAnsi="Century Gothic"/>
          <w:color w:val="5F5F5F"/>
        </w:rPr>
      </w:pPr>
    </w:p>
    <w:p w14:paraId="635ADEFF" w14:textId="3029CC35" w:rsidR="002A0747" w:rsidRDefault="002A0747" w:rsidP="007B2C34">
      <w:pPr>
        <w:pStyle w:val="NoSpacing"/>
        <w:rPr>
          <w:rFonts w:ascii="Century Gothic" w:hAnsi="Century Gothic"/>
          <w:color w:val="5F5F5F"/>
        </w:rPr>
      </w:pPr>
    </w:p>
    <w:p w14:paraId="4E8BD27D" w14:textId="6516D8F4" w:rsidR="002A0747" w:rsidRDefault="002A0747" w:rsidP="007B2C34">
      <w:pPr>
        <w:pStyle w:val="NoSpacing"/>
        <w:rPr>
          <w:rFonts w:ascii="Century Gothic" w:hAnsi="Century Gothic"/>
          <w:color w:val="5F5F5F"/>
        </w:rPr>
      </w:pPr>
    </w:p>
    <w:p w14:paraId="388DF6C9" w14:textId="3941574F" w:rsidR="002A0747" w:rsidRDefault="002A0747" w:rsidP="007B2C34">
      <w:pPr>
        <w:pStyle w:val="NoSpacing"/>
        <w:rPr>
          <w:rFonts w:ascii="Century Gothic" w:hAnsi="Century Gothic"/>
          <w:color w:val="5F5F5F"/>
        </w:rPr>
      </w:pPr>
    </w:p>
    <w:p w14:paraId="1ABF46D2" w14:textId="370CA6F4" w:rsidR="002A0747" w:rsidRDefault="002A0747" w:rsidP="007B2C34">
      <w:pPr>
        <w:pStyle w:val="NoSpacing"/>
        <w:rPr>
          <w:rFonts w:ascii="Century Gothic" w:hAnsi="Century Gothic"/>
          <w:color w:val="5F5F5F"/>
        </w:rPr>
      </w:pPr>
    </w:p>
    <w:p w14:paraId="7B6DAF1C" w14:textId="39E3C886" w:rsidR="002A0747" w:rsidRDefault="002A0747" w:rsidP="007B2C34">
      <w:pPr>
        <w:pStyle w:val="NoSpacing"/>
        <w:rPr>
          <w:rFonts w:ascii="Century Gothic" w:hAnsi="Century Gothic"/>
          <w:color w:val="5F5F5F"/>
        </w:rPr>
      </w:pPr>
    </w:p>
    <w:p w14:paraId="07E3CB9C" w14:textId="02904138" w:rsidR="002A0747" w:rsidRDefault="002A0747" w:rsidP="007B2C34">
      <w:pPr>
        <w:pStyle w:val="NoSpacing"/>
        <w:rPr>
          <w:rFonts w:ascii="Century Gothic" w:hAnsi="Century Gothic"/>
          <w:color w:val="5F5F5F"/>
        </w:rPr>
      </w:pPr>
    </w:p>
    <w:p w14:paraId="7322BEEF" w14:textId="1703CAE1" w:rsidR="00AC7F82" w:rsidRDefault="00AC7F82" w:rsidP="007B2C34">
      <w:pPr>
        <w:pStyle w:val="NoSpacing"/>
        <w:rPr>
          <w:rFonts w:ascii="Century Gothic" w:hAnsi="Century Gothic"/>
          <w:color w:val="5F5F5F"/>
        </w:rPr>
      </w:pPr>
    </w:p>
    <w:p w14:paraId="078ADB4E" w14:textId="750BF056" w:rsidR="00AC7F82" w:rsidRDefault="00AC7F82" w:rsidP="007B2C34">
      <w:pPr>
        <w:pStyle w:val="NoSpacing"/>
        <w:rPr>
          <w:rFonts w:ascii="Century Gothic" w:hAnsi="Century Gothic"/>
          <w:color w:val="5F5F5F"/>
        </w:rPr>
      </w:pPr>
    </w:p>
    <w:p w14:paraId="66100B80" w14:textId="10961BDF" w:rsidR="00AC7F82" w:rsidRDefault="00AC7F82" w:rsidP="007B2C34">
      <w:pPr>
        <w:pStyle w:val="NoSpacing"/>
        <w:rPr>
          <w:rFonts w:ascii="Century Gothic" w:hAnsi="Century Gothic"/>
          <w:color w:val="5F5F5F"/>
        </w:rPr>
      </w:pPr>
    </w:p>
    <w:p w14:paraId="773A40E9" w14:textId="10D91A11" w:rsidR="00AC7F82" w:rsidRDefault="00AC7F82" w:rsidP="007B2C34">
      <w:pPr>
        <w:pStyle w:val="NoSpacing"/>
        <w:rPr>
          <w:rFonts w:ascii="Century Gothic" w:hAnsi="Century Gothic"/>
          <w:color w:val="5F5F5F"/>
        </w:rPr>
      </w:pPr>
    </w:p>
    <w:p w14:paraId="73C9B58C" w14:textId="1C469E9E" w:rsidR="00AC7F82" w:rsidRDefault="00AC7F82" w:rsidP="007B2C34">
      <w:pPr>
        <w:pStyle w:val="NoSpacing"/>
        <w:rPr>
          <w:rFonts w:ascii="Century Gothic" w:hAnsi="Century Gothic"/>
          <w:color w:val="5F5F5F"/>
        </w:rPr>
      </w:pPr>
    </w:p>
    <w:p w14:paraId="5C3FD675" w14:textId="77777777" w:rsidR="00AC7F82" w:rsidRDefault="00AC7F82" w:rsidP="007B2C34">
      <w:pPr>
        <w:pStyle w:val="NoSpacing"/>
        <w:rPr>
          <w:rFonts w:ascii="Century Gothic" w:hAnsi="Century Gothic"/>
          <w:color w:val="5F5F5F"/>
        </w:rPr>
      </w:pPr>
    </w:p>
    <w:p w14:paraId="28408F10" w14:textId="4FBD1488" w:rsidR="002A0747" w:rsidRDefault="002A0747" w:rsidP="007B2C34">
      <w:pPr>
        <w:pStyle w:val="NoSpacing"/>
        <w:rPr>
          <w:rFonts w:ascii="Century Gothic" w:hAnsi="Century Gothic"/>
          <w:color w:val="5F5F5F"/>
        </w:rPr>
      </w:pPr>
    </w:p>
    <w:p w14:paraId="70BB6762" w14:textId="607A0E24" w:rsidR="002A0747" w:rsidRDefault="002A0747" w:rsidP="007B2C34">
      <w:pPr>
        <w:pStyle w:val="NoSpacing"/>
        <w:rPr>
          <w:rFonts w:ascii="Century Gothic" w:hAnsi="Century Gothic"/>
          <w:color w:val="5F5F5F"/>
        </w:rPr>
      </w:pPr>
    </w:p>
    <w:p w14:paraId="457D5884" w14:textId="74B986D5" w:rsidR="002A0747" w:rsidRDefault="002A0747" w:rsidP="007B2C34">
      <w:pPr>
        <w:pStyle w:val="NoSpacing"/>
        <w:rPr>
          <w:rFonts w:ascii="Century Gothic" w:hAnsi="Century Gothic"/>
          <w:color w:val="5F5F5F"/>
        </w:rPr>
      </w:pPr>
    </w:p>
    <w:p w14:paraId="5478660D" w14:textId="109BB329" w:rsidR="001102C0" w:rsidRPr="00AC7F82" w:rsidRDefault="001102C0" w:rsidP="001102C0">
      <w:pPr>
        <w:pStyle w:val="Title"/>
        <w:rPr>
          <w:color w:val="5F5F5F"/>
          <w:sz w:val="40"/>
          <w:szCs w:val="40"/>
          <w:lang w:val="af-ZA"/>
        </w:rPr>
      </w:pPr>
      <w:r>
        <w:rPr>
          <w:color w:val="5F5F5F"/>
          <w:sz w:val="40"/>
          <w:szCs w:val="40"/>
          <w:lang w:val="af-ZA"/>
        </w:rPr>
        <w:t>Core Value Proposition</w:t>
      </w:r>
    </w:p>
    <w:p w14:paraId="0C769324" w14:textId="593B4A4E" w:rsidR="002A0747" w:rsidRPr="002A0747" w:rsidRDefault="002A0747" w:rsidP="002A0747">
      <w:pPr>
        <w:pStyle w:val="NoSpacing"/>
        <w:rPr>
          <w:rFonts w:ascii="Century Gothic" w:hAnsi="Century Gothic"/>
          <w:color w:val="5F5F5F"/>
        </w:rPr>
      </w:pPr>
    </w:p>
    <w:p w14:paraId="5CA648B8" w14:textId="529E7C22" w:rsidR="00AC7F82" w:rsidRDefault="00A8545F">
      <w:pPr>
        <w:spacing w:after="200"/>
        <w:rPr>
          <w:rFonts w:eastAsia="Times New Roman" w:cs="Arial"/>
          <w:b/>
          <w:bCs/>
          <w:color w:val="5F5F5F"/>
          <w:kern w:val="28"/>
          <w:sz w:val="32"/>
          <w:szCs w:val="32"/>
          <w:lang w:val="en-GB"/>
        </w:rPr>
      </w:pPr>
      <w:r w:rsidRPr="002A0747">
        <w:rPr>
          <w:noProof/>
          <w:color w:val="5F5F5F"/>
        </w:rPr>
        <w:lastRenderedPageBreak/>
        <mc:AlternateContent>
          <mc:Choice Requires="wpg">
            <w:drawing>
              <wp:anchor distT="0" distB="0" distL="114300" distR="114300" simplePos="0" relativeHeight="251659264" behindDoc="1" locked="0" layoutInCell="1" allowOverlap="1" wp14:anchorId="64606A65" wp14:editId="7690C12A">
                <wp:simplePos x="0" y="0"/>
                <wp:positionH relativeFrom="column">
                  <wp:posOffset>3810</wp:posOffset>
                </wp:positionH>
                <wp:positionV relativeFrom="paragraph">
                  <wp:posOffset>427355</wp:posOffset>
                </wp:positionV>
                <wp:extent cx="6341745" cy="3042285"/>
                <wp:effectExtent l="19050" t="19050" r="40005" b="24765"/>
                <wp:wrapTopAndBottom/>
                <wp:docPr id="7" name="Group 71"/>
                <wp:cNvGraphicFramePr/>
                <a:graphic xmlns:a="http://schemas.openxmlformats.org/drawingml/2006/main">
                  <a:graphicData uri="http://schemas.microsoft.com/office/word/2010/wordprocessingGroup">
                    <wpg:wgp>
                      <wpg:cNvGrpSpPr/>
                      <wpg:grpSpPr>
                        <a:xfrm>
                          <a:off x="0" y="0"/>
                          <a:ext cx="6341745" cy="3042285"/>
                          <a:chOff x="0" y="0"/>
                          <a:chExt cx="6341746" cy="3042285"/>
                        </a:xfrm>
                      </wpg:grpSpPr>
                      <wps:wsp>
                        <wps:cNvPr id="8" name="Shape 8"/>
                        <wps:cNvSpPr/>
                        <wps:spPr>
                          <a:xfrm>
                            <a:off x="7290" y="7416"/>
                            <a:ext cx="2976455" cy="3027455"/>
                          </a:xfrm>
                          <a:custGeom>
                            <a:avLst/>
                            <a:gdLst/>
                            <a:ahLst/>
                            <a:cxnLst/>
                            <a:rect l="0" t="0" r="0" b="0"/>
                            <a:pathLst>
                              <a:path w="6647637" h="6647637">
                                <a:moveTo>
                                  <a:pt x="0" y="6647637"/>
                                </a:moveTo>
                                <a:lnTo>
                                  <a:pt x="6647637" y="6647637"/>
                                </a:lnTo>
                                <a:lnTo>
                                  <a:pt x="6647637" y="0"/>
                                </a:lnTo>
                                <a:lnTo>
                                  <a:pt x="0" y="0"/>
                                </a:lnTo>
                                <a:close/>
                              </a:path>
                            </a:pathLst>
                          </a:custGeom>
                          <a:ln w="57963"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9" name="Shape 10"/>
                        <wps:cNvSpPr/>
                        <wps:spPr>
                          <a:xfrm>
                            <a:off x="3365291" y="7415"/>
                            <a:ext cx="2976455" cy="3027455"/>
                          </a:xfrm>
                          <a:custGeom>
                            <a:avLst/>
                            <a:gdLst/>
                            <a:ahLst/>
                            <a:cxnLst/>
                            <a:rect l="0" t="0" r="0" b="0"/>
                            <a:pathLst>
                              <a:path w="6647636" h="6647637">
                                <a:moveTo>
                                  <a:pt x="3323818" y="6647637"/>
                                </a:moveTo>
                                <a:cubicBezTo>
                                  <a:pt x="5156580" y="6647637"/>
                                  <a:pt x="6647636" y="5156581"/>
                                  <a:pt x="6647636" y="3323819"/>
                                </a:cubicBezTo>
                                <a:cubicBezTo>
                                  <a:pt x="6647636" y="1491069"/>
                                  <a:pt x="5156580" y="0"/>
                                  <a:pt x="3323818" y="0"/>
                                </a:cubicBezTo>
                                <a:cubicBezTo>
                                  <a:pt x="1491056" y="0"/>
                                  <a:pt x="0" y="1491069"/>
                                  <a:pt x="0" y="3323819"/>
                                </a:cubicBezTo>
                                <a:cubicBezTo>
                                  <a:pt x="0" y="5156581"/>
                                  <a:pt x="1491056" y="6647637"/>
                                  <a:pt x="3323818" y="6647637"/>
                                </a:cubicBezTo>
                                <a:close/>
                              </a:path>
                            </a:pathLst>
                          </a:custGeom>
                          <a:ln w="57963"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0" name="Shape 11"/>
                        <wps:cNvSpPr/>
                        <wps:spPr>
                          <a:xfrm>
                            <a:off x="0" y="0"/>
                            <a:ext cx="1495518" cy="1515144"/>
                          </a:xfrm>
                          <a:custGeom>
                            <a:avLst/>
                            <a:gdLst/>
                            <a:ahLst/>
                            <a:cxnLst/>
                            <a:rect l="0" t="0" r="0" b="0"/>
                            <a:pathLst>
                              <a:path w="3340100" h="3326930">
                                <a:moveTo>
                                  <a:pt x="0" y="0"/>
                                </a:moveTo>
                                <a:lnTo>
                                  <a:pt x="3340100" y="332693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1" name="Shape 12"/>
                        <wps:cNvSpPr/>
                        <wps:spPr>
                          <a:xfrm>
                            <a:off x="0" y="1515197"/>
                            <a:ext cx="1495518" cy="1527088"/>
                          </a:xfrm>
                          <a:custGeom>
                            <a:avLst/>
                            <a:gdLst/>
                            <a:ahLst/>
                            <a:cxnLst/>
                            <a:rect l="0" t="0" r="0" b="0"/>
                            <a:pathLst>
                              <a:path w="3340100" h="3353156">
                                <a:moveTo>
                                  <a:pt x="0" y="3353156"/>
                                </a:moveTo>
                                <a:lnTo>
                                  <a:pt x="334010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2" name="Shape 13"/>
                        <wps:cNvSpPr/>
                        <wps:spPr>
                          <a:xfrm>
                            <a:off x="3208682" y="1515145"/>
                            <a:ext cx="1644837" cy="0"/>
                          </a:xfrm>
                          <a:custGeom>
                            <a:avLst/>
                            <a:gdLst/>
                            <a:ahLst/>
                            <a:cxnLst/>
                            <a:rect l="0" t="0" r="0" b="0"/>
                            <a:pathLst>
                              <a:path w="3673589">
                                <a:moveTo>
                                  <a:pt x="3673589" y="0"/>
                                </a:moveTo>
                                <a:lnTo>
                                  <a:pt x="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3" name="Shape 14"/>
                        <wps:cNvSpPr/>
                        <wps:spPr>
                          <a:xfrm>
                            <a:off x="1495515" y="1515145"/>
                            <a:ext cx="1644837" cy="0"/>
                          </a:xfrm>
                          <a:custGeom>
                            <a:avLst/>
                            <a:gdLst/>
                            <a:ahLst/>
                            <a:cxnLst/>
                            <a:rect l="0" t="0" r="0" b="0"/>
                            <a:pathLst>
                              <a:path w="3673589">
                                <a:moveTo>
                                  <a:pt x="3673589" y="0"/>
                                </a:moveTo>
                                <a:lnTo>
                                  <a:pt x="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4" name="Shape 15"/>
                        <wps:cNvSpPr/>
                        <wps:spPr>
                          <a:xfrm>
                            <a:off x="3113404" y="1484679"/>
                            <a:ext cx="45093" cy="61031"/>
                          </a:xfrm>
                          <a:custGeom>
                            <a:avLst/>
                            <a:gdLst/>
                            <a:ahLst/>
                            <a:cxnLst/>
                            <a:rect l="0" t="0" r="0" b="0"/>
                            <a:pathLst>
                              <a:path w="100711" h="134010">
                                <a:moveTo>
                                  <a:pt x="0" y="0"/>
                                </a:moveTo>
                                <a:lnTo>
                                  <a:pt x="100711" y="67005"/>
                                </a:lnTo>
                                <a:lnTo>
                                  <a:pt x="0" y="134010"/>
                                </a:lnTo>
                                <a:lnTo>
                                  <a:pt x="0" y="0"/>
                                </a:lnTo>
                                <a:close/>
                              </a:path>
                            </a:pathLst>
                          </a:custGeom>
                          <a:ln w="0" cap="flat">
                            <a:solidFill>
                              <a:srgbClr val="4D4D4D"/>
                            </a:solidFill>
                            <a:miter lim="100000"/>
                          </a:ln>
                        </wps:spPr>
                        <wps:style>
                          <a:lnRef idx="0">
                            <a:srgbClr val="000000">
                              <a:alpha val="0"/>
                            </a:srgbClr>
                          </a:lnRef>
                          <a:fillRef idx="1">
                            <a:srgbClr val="181717"/>
                          </a:fillRef>
                          <a:effectRef idx="0">
                            <a:scrgbClr r="0" g="0" b="0"/>
                          </a:effectRef>
                          <a:fontRef idx="none"/>
                        </wps:style>
                        <wps:bodyPr/>
                      </wps:wsp>
                      <wps:wsp>
                        <wps:cNvPr id="15" name="Shape 16"/>
                        <wps:cNvSpPr/>
                        <wps:spPr>
                          <a:xfrm>
                            <a:off x="3190637" y="1484679"/>
                            <a:ext cx="45093" cy="61031"/>
                          </a:xfrm>
                          <a:custGeom>
                            <a:avLst/>
                            <a:gdLst/>
                            <a:ahLst/>
                            <a:cxnLst/>
                            <a:rect l="0" t="0" r="0" b="0"/>
                            <a:pathLst>
                              <a:path w="100711" h="134010">
                                <a:moveTo>
                                  <a:pt x="100711" y="0"/>
                                </a:moveTo>
                                <a:lnTo>
                                  <a:pt x="100711" y="134010"/>
                                </a:lnTo>
                                <a:lnTo>
                                  <a:pt x="0" y="67005"/>
                                </a:lnTo>
                                <a:lnTo>
                                  <a:pt x="100711" y="0"/>
                                </a:lnTo>
                                <a:close/>
                              </a:path>
                            </a:pathLst>
                          </a:custGeom>
                          <a:ln w="0" cap="flat">
                            <a:solidFill>
                              <a:srgbClr val="4D4D4D"/>
                            </a:solidFill>
                            <a:miter lim="100000"/>
                          </a:ln>
                        </wps:spPr>
                        <wps:style>
                          <a:lnRef idx="0">
                            <a:srgbClr val="000000">
                              <a:alpha val="0"/>
                            </a:srgbClr>
                          </a:lnRef>
                          <a:fillRef idx="1">
                            <a:srgbClr val="181717"/>
                          </a:fillRef>
                          <a:effectRef idx="0">
                            <a:scrgbClr r="0" g="0" b="0"/>
                          </a:effectRef>
                          <a:fontRef idx="none"/>
                        </wps:style>
                        <wps:bodyPr/>
                      </wps:wsp>
                      <wps:wsp>
                        <wps:cNvPr id="16" name="Shape 61"/>
                        <wps:cNvSpPr/>
                        <wps:spPr>
                          <a:xfrm>
                            <a:off x="3475963" y="1658315"/>
                            <a:ext cx="114217" cy="49053"/>
                          </a:xfrm>
                          <a:custGeom>
                            <a:avLst/>
                            <a:gdLst/>
                            <a:ahLst/>
                            <a:cxnLst/>
                            <a:rect l="0" t="0" r="0" b="0"/>
                            <a:pathLst>
                              <a:path w="255092" h="107709">
                                <a:moveTo>
                                  <a:pt x="127546" y="0"/>
                                </a:moveTo>
                                <a:cubicBezTo>
                                  <a:pt x="238049" y="0"/>
                                  <a:pt x="255092" y="107709"/>
                                  <a:pt x="255092" y="107709"/>
                                </a:cubicBezTo>
                                <a:lnTo>
                                  <a:pt x="206908" y="107709"/>
                                </a:lnTo>
                                <a:cubicBezTo>
                                  <a:pt x="206908" y="107709"/>
                                  <a:pt x="195580" y="45352"/>
                                  <a:pt x="127546" y="45352"/>
                                </a:cubicBezTo>
                                <a:cubicBezTo>
                                  <a:pt x="59525" y="45352"/>
                                  <a:pt x="48184" y="107709"/>
                                  <a:pt x="48184" y="107709"/>
                                </a:cubicBezTo>
                                <a:lnTo>
                                  <a:pt x="0" y="107709"/>
                                </a:lnTo>
                                <a:cubicBezTo>
                                  <a:pt x="0" y="107709"/>
                                  <a:pt x="17056" y="0"/>
                                  <a:pt x="127546"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7" name="Shape 62"/>
                        <wps:cNvSpPr/>
                        <wps:spPr>
                          <a:xfrm>
                            <a:off x="3553382" y="1591188"/>
                            <a:ext cx="32993" cy="33563"/>
                          </a:xfrm>
                          <a:custGeom>
                            <a:avLst/>
                            <a:gdLst/>
                            <a:ahLst/>
                            <a:cxnLst/>
                            <a:rect l="0" t="0" r="0" b="0"/>
                            <a:pathLst>
                              <a:path w="73685" h="73698">
                                <a:moveTo>
                                  <a:pt x="36843" y="0"/>
                                </a:moveTo>
                                <a:cubicBezTo>
                                  <a:pt x="57201" y="0"/>
                                  <a:pt x="73685" y="16497"/>
                                  <a:pt x="73685" y="36855"/>
                                </a:cubicBezTo>
                                <a:cubicBezTo>
                                  <a:pt x="73685" y="57200"/>
                                  <a:pt x="57188" y="73698"/>
                                  <a:pt x="36843" y="73698"/>
                                </a:cubicBezTo>
                                <a:cubicBezTo>
                                  <a:pt x="16484" y="73698"/>
                                  <a:pt x="0" y="57200"/>
                                  <a:pt x="0" y="36855"/>
                                </a:cubicBezTo>
                                <a:cubicBezTo>
                                  <a:pt x="0" y="16497"/>
                                  <a:pt x="16484" y="0"/>
                                  <a:pt x="3684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8" name="Shape 63"/>
                        <wps:cNvSpPr/>
                        <wps:spPr>
                          <a:xfrm>
                            <a:off x="3479772" y="1591188"/>
                            <a:ext cx="32998" cy="33563"/>
                          </a:xfrm>
                          <a:custGeom>
                            <a:avLst/>
                            <a:gdLst/>
                            <a:ahLst/>
                            <a:cxnLst/>
                            <a:rect l="0" t="0" r="0" b="0"/>
                            <a:pathLst>
                              <a:path w="73698" h="73698">
                                <a:moveTo>
                                  <a:pt x="36843" y="0"/>
                                </a:moveTo>
                                <a:cubicBezTo>
                                  <a:pt x="57201" y="0"/>
                                  <a:pt x="73698" y="16497"/>
                                  <a:pt x="73698" y="36855"/>
                                </a:cubicBezTo>
                                <a:cubicBezTo>
                                  <a:pt x="73698" y="57200"/>
                                  <a:pt x="57201" y="73698"/>
                                  <a:pt x="36843" y="73698"/>
                                </a:cubicBezTo>
                                <a:cubicBezTo>
                                  <a:pt x="16497" y="73698"/>
                                  <a:pt x="0" y="57200"/>
                                  <a:pt x="0" y="36855"/>
                                </a:cubicBezTo>
                                <a:cubicBezTo>
                                  <a:pt x="0" y="16497"/>
                                  <a:pt x="16497" y="0"/>
                                  <a:pt x="3684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9" name="Shape 64"/>
                        <wps:cNvSpPr/>
                        <wps:spPr>
                          <a:xfrm>
                            <a:off x="3447935" y="1408285"/>
                            <a:ext cx="144519" cy="58295"/>
                          </a:xfrm>
                          <a:custGeom>
                            <a:avLst/>
                            <a:gdLst/>
                            <a:ahLst/>
                            <a:cxnLst/>
                            <a:rect l="0" t="0" r="0" b="0"/>
                            <a:pathLst>
                              <a:path w="322770" h="128003">
                                <a:moveTo>
                                  <a:pt x="0" y="0"/>
                                </a:moveTo>
                                <a:lnTo>
                                  <a:pt x="47307" y="0"/>
                                </a:lnTo>
                                <a:cubicBezTo>
                                  <a:pt x="47307" y="0"/>
                                  <a:pt x="66790" y="83477"/>
                                  <a:pt x="161392" y="83477"/>
                                </a:cubicBezTo>
                                <a:cubicBezTo>
                                  <a:pt x="255994" y="83477"/>
                                  <a:pt x="275475" y="0"/>
                                  <a:pt x="275475" y="0"/>
                                </a:cubicBezTo>
                                <a:lnTo>
                                  <a:pt x="322770" y="0"/>
                                </a:lnTo>
                                <a:cubicBezTo>
                                  <a:pt x="322770" y="0"/>
                                  <a:pt x="292164" y="128003"/>
                                  <a:pt x="161392" y="128003"/>
                                </a:cubicBezTo>
                                <a:cubicBezTo>
                                  <a:pt x="29223" y="128003"/>
                                  <a:pt x="0" y="0"/>
                                  <a:pt x="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0" name="Shape 65"/>
                        <wps:cNvSpPr/>
                        <wps:spPr>
                          <a:xfrm>
                            <a:off x="3540129" y="1339851"/>
                            <a:ext cx="32395" cy="32951"/>
                          </a:xfrm>
                          <a:custGeom>
                            <a:avLst/>
                            <a:gdLst/>
                            <a:ahLst/>
                            <a:cxnLst/>
                            <a:rect l="0" t="0" r="0" b="0"/>
                            <a:pathLst>
                              <a:path w="72351" h="72352">
                                <a:moveTo>
                                  <a:pt x="36182" y="0"/>
                                </a:moveTo>
                                <a:cubicBezTo>
                                  <a:pt x="56159" y="0"/>
                                  <a:pt x="72351" y="16192"/>
                                  <a:pt x="72351" y="36182"/>
                                </a:cubicBezTo>
                                <a:cubicBezTo>
                                  <a:pt x="72351" y="56159"/>
                                  <a:pt x="56159" y="72352"/>
                                  <a:pt x="36182" y="72352"/>
                                </a:cubicBezTo>
                                <a:cubicBezTo>
                                  <a:pt x="16205" y="72352"/>
                                  <a:pt x="0" y="56159"/>
                                  <a:pt x="0" y="36182"/>
                                </a:cubicBezTo>
                                <a:cubicBezTo>
                                  <a:pt x="0" y="16192"/>
                                  <a:pt x="16205" y="0"/>
                                  <a:pt x="36182"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1" name="Shape 66"/>
                        <wps:cNvSpPr/>
                        <wps:spPr>
                          <a:xfrm>
                            <a:off x="3467873" y="1339851"/>
                            <a:ext cx="32390" cy="32951"/>
                          </a:xfrm>
                          <a:custGeom>
                            <a:avLst/>
                            <a:gdLst/>
                            <a:ahLst/>
                            <a:cxnLst/>
                            <a:rect l="0" t="0" r="0" b="0"/>
                            <a:pathLst>
                              <a:path w="72340" h="72352">
                                <a:moveTo>
                                  <a:pt x="36170" y="0"/>
                                </a:moveTo>
                                <a:cubicBezTo>
                                  <a:pt x="56147" y="0"/>
                                  <a:pt x="72340" y="16192"/>
                                  <a:pt x="72340" y="36182"/>
                                </a:cubicBezTo>
                                <a:cubicBezTo>
                                  <a:pt x="72340" y="56159"/>
                                  <a:pt x="56147" y="72352"/>
                                  <a:pt x="36170" y="72352"/>
                                </a:cubicBezTo>
                                <a:cubicBezTo>
                                  <a:pt x="16205" y="72352"/>
                                  <a:pt x="0" y="56159"/>
                                  <a:pt x="0" y="36182"/>
                                </a:cubicBezTo>
                                <a:cubicBezTo>
                                  <a:pt x="0" y="16192"/>
                                  <a:pt x="16193" y="0"/>
                                  <a:pt x="3617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 name="Shape 67"/>
                        <wps:cNvSpPr/>
                        <wps:spPr>
                          <a:xfrm>
                            <a:off x="5139989" y="1401074"/>
                            <a:ext cx="64274" cy="59336"/>
                          </a:xfrm>
                          <a:custGeom>
                            <a:avLst/>
                            <a:gdLst/>
                            <a:ahLst/>
                            <a:cxnLst/>
                            <a:rect l="0" t="0" r="0" b="0"/>
                            <a:pathLst>
                              <a:path w="143548" h="130289">
                                <a:moveTo>
                                  <a:pt x="117869" y="0"/>
                                </a:moveTo>
                                <a:lnTo>
                                  <a:pt x="143548" y="22962"/>
                                </a:lnTo>
                                <a:lnTo>
                                  <a:pt x="47637" y="130289"/>
                                </a:lnTo>
                                <a:lnTo>
                                  <a:pt x="0" y="82639"/>
                                </a:lnTo>
                                <a:lnTo>
                                  <a:pt x="24358" y="58268"/>
                                </a:lnTo>
                                <a:lnTo>
                                  <a:pt x="46228" y="80137"/>
                                </a:lnTo>
                                <a:lnTo>
                                  <a:pt x="117869"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 name="Shape 68"/>
                        <wps:cNvSpPr/>
                        <wps:spPr>
                          <a:xfrm>
                            <a:off x="5139989" y="1475635"/>
                            <a:ext cx="64278" cy="59336"/>
                          </a:xfrm>
                          <a:custGeom>
                            <a:avLst/>
                            <a:gdLst/>
                            <a:ahLst/>
                            <a:cxnLst/>
                            <a:rect l="0" t="0" r="0" b="0"/>
                            <a:pathLst>
                              <a:path w="143560" h="130289">
                                <a:moveTo>
                                  <a:pt x="117856" y="0"/>
                                </a:moveTo>
                                <a:lnTo>
                                  <a:pt x="143560" y="22949"/>
                                </a:lnTo>
                                <a:lnTo>
                                  <a:pt x="47637" y="130289"/>
                                </a:lnTo>
                                <a:lnTo>
                                  <a:pt x="0" y="82639"/>
                                </a:lnTo>
                                <a:lnTo>
                                  <a:pt x="24358" y="58280"/>
                                </a:lnTo>
                                <a:lnTo>
                                  <a:pt x="46228" y="80137"/>
                                </a:lnTo>
                                <a:lnTo>
                                  <a:pt x="117856"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 name="Shape 69"/>
                        <wps:cNvSpPr/>
                        <wps:spPr>
                          <a:xfrm>
                            <a:off x="5141731" y="1557382"/>
                            <a:ext cx="28938" cy="58862"/>
                          </a:xfrm>
                          <a:custGeom>
                            <a:avLst/>
                            <a:gdLst/>
                            <a:ahLst/>
                            <a:cxnLst/>
                            <a:rect l="0" t="0" r="0" b="0"/>
                            <a:pathLst>
                              <a:path w="64630" h="129248">
                                <a:moveTo>
                                  <a:pt x="64630" y="0"/>
                                </a:moveTo>
                                <a:lnTo>
                                  <a:pt x="64630" y="34468"/>
                                </a:lnTo>
                                <a:cubicBezTo>
                                  <a:pt x="48006" y="34468"/>
                                  <a:pt x="34468" y="47993"/>
                                  <a:pt x="34468" y="64618"/>
                                </a:cubicBezTo>
                                <a:cubicBezTo>
                                  <a:pt x="34468" y="81255"/>
                                  <a:pt x="48006" y="94780"/>
                                  <a:pt x="64630" y="94780"/>
                                </a:cubicBezTo>
                                <a:lnTo>
                                  <a:pt x="64630" y="129248"/>
                                </a:lnTo>
                                <a:cubicBezTo>
                                  <a:pt x="29006" y="129248"/>
                                  <a:pt x="0" y="100254"/>
                                  <a:pt x="0" y="64618"/>
                                </a:cubicBezTo>
                                <a:cubicBezTo>
                                  <a:pt x="0" y="28994"/>
                                  <a:pt x="29006" y="0"/>
                                  <a:pt x="6463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 name="Shape 70"/>
                        <wps:cNvSpPr/>
                        <wps:spPr>
                          <a:xfrm>
                            <a:off x="5170669" y="1557382"/>
                            <a:ext cx="28938" cy="58862"/>
                          </a:xfrm>
                          <a:custGeom>
                            <a:avLst/>
                            <a:gdLst/>
                            <a:ahLst/>
                            <a:cxnLst/>
                            <a:rect l="0" t="0" r="0" b="0"/>
                            <a:pathLst>
                              <a:path w="64630" h="129248">
                                <a:moveTo>
                                  <a:pt x="0" y="0"/>
                                </a:moveTo>
                                <a:cubicBezTo>
                                  <a:pt x="35624" y="0"/>
                                  <a:pt x="64630" y="28994"/>
                                  <a:pt x="64630" y="64618"/>
                                </a:cubicBezTo>
                                <a:cubicBezTo>
                                  <a:pt x="64630" y="100254"/>
                                  <a:pt x="35624" y="129248"/>
                                  <a:pt x="0" y="129248"/>
                                </a:cubicBezTo>
                                <a:lnTo>
                                  <a:pt x="0" y="94780"/>
                                </a:lnTo>
                                <a:cubicBezTo>
                                  <a:pt x="16624" y="94780"/>
                                  <a:pt x="30163" y="81255"/>
                                  <a:pt x="30163" y="64618"/>
                                </a:cubicBezTo>
                                <a:cubicBezTo>
                                  <a:pt x="30163" y="47993"/>
                                  <a:pt x="16624" y="34468"/>
                                  <a:pt x="0" y="34468"/>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6" name="Shape 752"/>
                        <wps:cNvSpPr/>
                        <wps:spPr>
                          <a:xfrm>
                            <a:off x="5231956" y="1425923"/>
                            <a:ext cx="144030" cy="23540"/>
                          </a:xfrm>
                          <a:custGeom>
                            <a:avLst/>
                            <a:gdLst/>
                            <a:ahLst/>
                            <a:cxnLst/>
                            <a:rect l="0" t="0" r="0" b="0"/>
                            <a:pathLst>
                              <a:path w="321678" h="51689">
                                <a:moveTo>
                                  <a:pt x="0" y="0"/>
                                </a:moveTo>
                                <a:lnTo>
                                  <a:pt x="321678" y="0"/>
                                </a:lnTo>
                                <a:lnTo>
                                  <a:pt x="321678" y="51689"/>
                                </a:lnTo>
                                <a:lnTo>
                                  <a:pt x="0" y="51689"/>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7" name="Shape 753"/>
                        <wps:cNvSpPr/>
                        <wps:spPr>
                          <a:xfrm>
                            <a:off x="5231956" y="1500488"/>
                            <a:ext cx="144030" cy="23546"/>
                          </a:xfrm>
                          <a:custGeom>
                            <a:avLst/>
                            <a:gdLst/>
                            <a:ahLst/>
                            <a:cxnLst/>
                            <a:rect l="0" t="0" r="0" b="0"/>
                            <a:pathLst>
                              <a:path w="321678" h="51702">
                                <a:moveTo>
                                  <a:pt x="0" y="0"/>
                                </a:moveTo>
                                <a:lnTo>
                                  <a:pt x="321678" y="0"/>
                                </a:lnTo>
                                <a:lnTo>
                                  <a:pt x="321678" y="51702"/>
                                </a:lnTo>
                                <a:lnTo>
                                  <a:pt x="0" y="5170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8" name="Shape 754"/>
                        <wps:cNvSpPr/>
                        <wps:spPr>
                          <a:xfrm>
                            <a:off x="5231956" y="1575047"/>
                            <a:ext cx="144030" cy="23546"/>
                          </a:xfrm>
                          <a:custGeom>
                            <a:avLst/>
                            <a:gdLst/>
                            <a:ahLst/>
                            <a:cxnLst/>
                            <a:rect l="0" t="0" r="0" b="0"/>
                            <a:pathLst>
                              <a:path w="321678" h="51702">
                                <a:moveTo>
                                  <a:pt x="0" y="0"/>
                                </a:moveTo>
                                <a:lnTo>
                                  <a:pt x="321678" y="0"/>
                                </a:lnTo>
                                <a:lnTo>
                                  <a:pt x="321678" y="51702"/>
                                </a:lnTo>
                                <a:lnTo>
                                  <a:pt x="0" y="5170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9" name="Shape 755"/>
                        <wps:cNvSpPr/>
                        <wps:spPr>
                          <a:xfrm>
                            <a:off x="1276910" y="1407926"/>
                            <a:ext cx="437214" cy="76699"/>
                          </a:xfrm>
                          <a:custGeom>
                            <a:avLst/>
                            <a:gdLst/>
                            <a:ahLst/>
                            <a:cxnLst/>
                            <a:rect l="0" t="0" r="0" b="0"/>
                            <a:pathLst>
                              <a:path w="976478" h="168415">
                                <a:moveTo>
                                  <a:pt x="0" y="0"/>
                                </a:moveTo>
                                <a:lnTo>
                                  <a:pt x="976478" y="0"/>
                                </a:lnTo>
                                <a:lnTo>
                                  <a:pt x="976478" y="168415"/>
                                </a:lnTo>
                                <a:lnTo>
                                  <a:pt x="0" y="168415"/>
                                </a:lnTo>
                                <a:lnTo>
                                  <a:pt x="0" y="0"/>
                                </a:lnTo>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30" name="Shape 75"/>
                        <wps:cNvSpPr/>
                        <wps:spPr>
                          <a:xfrm>
                            <a:off x="1267136" y="1397850"/>
                            <a:ext cx="228382" cy="96844"/>
                          </a:xfrm>
                          <a:custGeom>
                            <a:avLst/>
                            <a:gdLst/>
                            <a:ahLst/>
                            <a:cxnLst/>
                            <a:rect l="0" t="0" r="0" b="0"/>
                            <a:pathLst>
                              <a:path w="510070" h="212649">
                                <a:moveTo>
                                  <a:pt x="0" y="0"/>
                                </a:moveTo>
                                <a:lnTo>
                                  <a:pt x="510070" y="0"/>
                                </a:lnTo>
                                <a:lnTo>
                                  <a:pt x="510070" y="44221"/>
                                </a:lnTo>
                                <a:lnTo>
                                  <a:pt x="43650" y="44221"/>
                                </a:lnTo>
                                <a:lnTo>
                                  <a:pt x="43650" y="168415"/>
                                </a:lnTo>
                                <a:lnTo>
                                  <a:pt x="510070" y="168415"/>
                                </a:lnTo>
                                <a:lnTo>
                                  <a:pt x="510070" y="212649"/>
                                </a:lnTo>
                                <a:lnTo>
                                  <a:pt x="0" y="212649"/>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31" name="Shape 76"/>
                        <wps:cNvSpPr/>
                        <wps:spPr>
                          <a:xfrm>
                            <a:off x="1495517" y="1397850"/>
                            <a:ext cx="228382" cy="96844"/>
                          </a:xfrm>
                          <a:custGeom>
                            <a:avLst/>
                            <a:gdLst/>
                            <a:ahLst/>
                            <a:cxnLst/>
                            <a:rect l="0" t="0" r="0" b="0"/>
                            <a:pathLst>
                              <a:path w="510070" h="212649">
                                <a:moveTo>
                                  <a:pt x="0" y="0"/>
                                </a:moveTo>
                                <a:lnTo>
                                  <a:pt x="510070" y="0"/>
                                </a:lnTo>
                                <a:lnTo>
                                  <a:pt x="510070" y="212649"/>
                                </a:lnTo>
                                <a:lnTo>
                                  <a:pt x="0" y="212649"/>
                                </a:lnTo>
                                <a:lnTo>
                                  <a:pt x="0" y="168415"/>
                                </a:lnTo>
                                <a:lnTo>
                                  <a:pt x="466420" y="168415"/>
                                </a:lnTo>
                                <a:lnTo>
                                  <a:pt x="466420" y="44221"/>
                                </a:lnTo>
                                <a:lnTo>
                                  <a:pt x="0" y="44221"/>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4" name="Shape 756"/>
                        <wps:cNvSpPr/>
                        <wps:spPr>
                          <a:xfrm>
                            <a:off x="1298308" y="1492352"/>
                            <a:ext cx="386976" cy="269086"/>
                          </a:xfrm>
                          <a:custGeom>
                            <a:avLst/>
                            <a:gdLst/>
                            <a:ahLst/>
                            <a:cxnLst/>
                            <a:rect l="0" t="0" r="0" b="0"/>
                            <a:pathLst>
                              <a:path w="864273" h="590855">
                                <a:moveTo>
                                  <a:pt x="0" y="0"/>
                                </a:moveTo>
                                <a:lnTo>
                                  <a:pt x="864273" y="0"/>
                                </a:lnTo>
                                <a:lnTo>
                                  <a:pt x="864273" y="590855"/>
                                </a:lnTo>
                                <a:lnTo>
                                  <a:pt x="0" y="590855"/>
                                </a:lnTo>
                                <a:lnTo>
                                  <a:pt x="0" y="0"/>
                                </a:lnTo>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25" name="Shape 78"/>
                        <wps:cNvSpPr/>
                        <wps:spPr>
                          <a:xfrm>
                            <a:off x="1288538" y="1492354"/>
                            <a:ext cx="406520" cy="279155"/>
                          </a:xfrm>
                          <a:custGeom>
                            <a:avLst/>
                            <a:gdLst/>
                            <a:ahLst/>
                            <a:cxnLst/>
                            <a:rect l="0" t="0" r="0" b="0"/>
                            <a:pathLst>
                              <a:path w="907923" h="612965">
                                <a:moveTo>
                                  <a:pt x="0" y="0"/>
                                </a:moveTo>
                                <a:lnTo>
                                  <a:pt x="43650" y="0"/>
                                </a:lnTo>
                                <a:lnTo>
                                  <a:pt x="43650" y="568731"/>
                                </a:lnTo>
                                <a:lnTo>
                                  <a:pt x="864273" y="568731"/>
                                </a:lnTo>
                                <a:lnTo>
                                  <a:pt x="864273" y="0"/>
                                </a:lnTo>
                                <a:lnTo>
                                  <a:pt x="907923" y="0"/>
                                </a:lnTo>
                                <a:lnTo>
                                  <a:pt x="907923" y="612965"/>
                                </a:lnTo>
                                <a:lnTo>
                                  <a:pt x="0" y="612965"/>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6" name="Shape 757"/>
                        <wps:cNvSpPr/>
                        <wps:spPr>
                          <a:xfrm>
                            <a:off x="1482030" y="1405584"/>
                            <a:ext cx="19544" cy="362656"/>
                          </a:xfrm>
                          <a:custGeom>
                            <a:avLst/>
                            <a:gdLst/>
                            <a:ahLst/>
                            <a:cxnLst/>
                            <a:rect l="0" t="0" r="0" b="0"/>
                            <a:pathLst>
                              <a:path w="43650" h="796315">
                                <a:moveTo>
                                  <a:pt x="0" y="0"/>
                                </a:moveTo>
                                <a:lnTo>
                                  <a:pt x="43650" y="0"/>
                                </a:lnTo>
                                <a:lnTo>
                                  <a:pt x="43650" y="796315"/>
                                </a:lnTo>
                                <a:lnTo>
                                  <a:pt x="0" y="796315"/>
                                </a:lnTo>
                                <a:lnTo>
                                  <a:pt x="0" y="0"/>
                                </a:lnTo>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7" name="Shape 80"/>
                        <wps:cNvSpPr/>
                        <wps:spPr>
                          <a:xfrm>
                            <a:off x="1494256" y="1277106"/>
                            <a:ext cx="100063" cy="102940"/>
                          </a:xfrm>
                          <a:custGeom>
                            <a:avLst/>
                            <a:gdLst/>
                            <a:ahLst/>
                            <a:cxnLst/>
                            <a:rect l="0" t="0" r="0" b="0"/>
                            <a:pathLst>
                              <a:path w="223482" h="226035">
                                <a:moveTo>
                                  <a:pt x="112027" y="0"/>
                                </a:moveTo>
                                <a:cubicBezTo>
                                  <a:pt x="174561" y="0"/>
                                  <a:pt x="223482" y="49644"/>
                                  <a:pt x="223482" y="113018"/>
                                </a:cubicBezTo>
                                <a:cubicBezTo>
                                  <a:pt x="223482" y="176390"/>
                                  <a:pt x="173355" y="226035"/>
                                  <a:pt x="110808" y="226035"/>
                                </a:cubicBezTo>
                                <a:lnTo>
                                  <a:pt x="0" y="226035"/>
                                </a:lnTo>
                                <a:lnTo>
                                  <a:pt x="0" y="113589"/>
                                </a:lnTo>
                                <a:cubicBezTo>
                                  <a:pt x="0" y="50216"/>
                                  <a:pt x="49479" y="0"/>
                                  <a:pt x="112027" y="0"/>
                                </a:cubicBezTo>
                                <a:close/>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28" name="Shape 81"/>
                        <wps:cNvSpPr/>
                        <wps:spPr>
                          <a:xfrm>
                            <a:off x="1484483" y="1267045"/>
                            <a:ext cx="59804" cy="123073"/>
                          </a:xfrm>
                          <a:custGeom>
                            <a:avLst/>
                            <a:gdLst/>
                            <a:ahLst/>
                            <a:cxnLst/>
                            <a:rect l="0" t="0" r="0" b="0"/>
                            <a:pathLst>
                              <a:path w="133566" h="270241">
                                <a:moveTo>
                                  <a:pt x="133566" y="0"/>
                                </a:moveTo>
                                <a:lnTo>
                                  <a:pt x="133566" y="44262"/>
                                </a:lnTo>
                                <a:lnTo>
                                  <a:pt x="98412" y="51286"/>
                                </a:lnTo>
                                <a:cubicBezTo>
                                  <a:pt x="65931" y="64992"/>
                                  <a:pt x="43650" y="97213"/>
                                  <a:pt x="43650" y="135684"/>
                                </a:cubicBezTo>
                                <a:lnTo>
                                  <a:pt x="43650" y="226007"/>
                                </a:lnTo>
                                <a:lnTo>
                                  <a:pt x="132639" y="226007"/>
                                </a:lnTo>
                                <a:lnTo>
                                  <a:pt x="133566" y="225824"/>
                                </a:lnTo>
                                <a:lnTo>
                                  <a:pt x="133566" y="270150"/>
                                </a:lnTo>
                                <a:lnTo>
                                  <a:pt x="132639" y="270241"/>
                                </a:lnTo>
                                <a:lnTo>
                                  <a:pt x="0" y="270241"/>
                                </a:lnTo>
                                <a:lnTo>
                                  <a:pt x="0" y="135684"/>
                                </a:lnTo>
                                <a:cubicBezTo>
                                  <a:pt x="0" y="69098"/>
                                  <a:pt x="45020" y="15133"/>
                                  <a:pt x="106548" y="2682"/>
                                </a:cubicBezTo>
                                <a:lnTo>
                                  <a:pt x="133566"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9" name="Shape 82"/>
                        <wps:cNvSpPr/>
                        <wps:spPr>
                          <a:xfrm>
                            <a:off x="1544287" y="1267032"/>
                            <a:ext cx="59804" cy="123044"/>
                          </a:xfrm>
                          <a:custGeom>
                            <a:avLst/>
                            <a:gdLst/>
                            <a:ahLst/>
                            <a:cxnLst/>
                            <a:rect l="0" t="0" r="0" b="0"/>
                            <a:pathLst>
                              <a:path w="133566" h="270178">
                                <a:moveTo>
                                  <a:pt x="279" y="0"/>
                                </a:moveTo>
                                <a:cubicBezTo>
                                  <a:pt x="75019" y="0"/>
                                  <a:pt x="133566" y="59360"/>
                                  <a:pt x="133566" y="135128"/>
                                </a:cubicBezTo>
                                <a:cubicBezTo>
                                  <a:pt x="133566" y="201436"/>
                                  <a:pt x="88332" y="255172"/>
                                  <a:pt x="26503" y="267570"/>
                                </a:cubicBezTo>
                                <a:lnTo>
                                  <a:pt x="0" y="270178"/>
                                </a:lnTo>
                                <a:lnTo>
                                  <a:pt x="0" y="225852"/>
                                </a:lnTo>
                                <a:lnTo>
                                  <a:pt x="34757" y="218999"/>
                                </a:lnTo>
                                <a:cubicBezTo>
                                  <a:pt x="67470" y="205380"/>
                                  <a:pt x="89916" y="173361"/>
                                  <a:pt x="89916" y="135128"/>
                                </a:cubicBezTo>
                                <a:cubicBezTo>
                                  <a:pt x="89916" y="84163"/>
                                  <a:pt x="50546" y="44234"/>
                                  <a:pt x="279" y="44234"/>
                                </a:cubicBezTo>
                                <a:lnTo>
                                  <a:pt x="0" y="44290"/>
                                </a:lnTo>
                                <a:lnTo>
                                  <a:pt x="0" y="28"/>
                                </a:lnTo>
                                <a:lnTo>
                                  <a:pt x="279"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0" name="Shape 83"/>
                        <wps:cNvSpPr/>
                        <wps:spPr>
                          <a:xfrm>
                            <a:off x="1391769" y="1277106"/>
                            <a:ext cx="100063" cy="102940"/>
                          </a:xfrm>
                          <a:custGeom>
                            <a:avLst/>
                            <a:gdLst/>
                            <a:ahLst/>
                            <a:cxnLst/>
                            <a:rect l="0" t="0" r="0" b="0"/>
                            <a:pathLst>
                              <a:path w="223482" h="226035">
                                <a:moveTo>
                                  <a:pt x="111455" y="0"/>
                                </a:moveTo>
                                <a:cubicBezTo>
                                  <a:pt x="174003" y="0"/>
                                  <a:pt x="223482" y="50216"/>
                                  <a:pt x="223482" y="113589"/>
                                </a:cubicBezTo>
                                <a:lnTo>
                                  <a:pt x="223482" y="226035"/>
                                </a:lnTo>
                                <a:lnTo>
                                  <a:pt x="112675" y="226035"/>
                                </a:lnTo>
                                <a:cubicBezTo>
                                  <a:pt x="50127" y="226035"/>
                                  <a:pt x="0" y="176390"/>
                                  <a:pt x="0" y="113018"/>
                                </a:cubicBezTo>
                                <a:cubicBezTo>
                                  <a:pt x="0" y="49644"/>
                                  <a:pt x="48921" y="0"/>
                                  <a:pt x="111455" y="0"/>
                                </a:cubicBezTo>
                                <a:close/>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31" name="Shape 84"/>
                        <wps:cNvSpPr/>
                        <wps:spPr>
                          <a:xfrm>
                            <a:off x="1381994" y="1267032"/>
                            <a:ext cx="59804" cy="123044"/>
                          </a:xfrm>
                          <a:custGeom>
                            <a:avLst/>
                            <a:gdLst/>
                            <a:ahLst/>
                            <a:cxnLst/>
                            <a:rect l="0" t="0" r="0" b="0"/>
                            <a:pathLst>
                              <a:path w="133566" h="270178">
                                <a:moveTo>
                                  <a:pt x="133286" y="0"/>
                                </a:moveTo>
                                <a:lnTo>
                                  <a:pt x="133566" y="28"/>
                                </a:lnTo>
                                <a:lnTo>
                                  <a:pt x="133566" y="44290"/>
                                </a:lnTo>
                                <a:lnTo>
                                  <a:pt x="133286" y="44234"/>
                                </a:lnTo>
                                <a:cubicBezTo>
                                  <a:pt x="83033" y="44234"/>
                                  <a:pt x="43650" y="84163"/>
                                  <a:pt x="43650" y="135128"/>
                                </a:cubicBezTo>
                                <a:cubicBezTo>
                                  <a:pt x="43650" y="173361"/>
                                  <a:pt x="66096" y="205380"/>
                                  <a:pt x="98809" y="218999"/>
                                </a:cubicBezTo>
                                <a:lnTo>
                                  <a:pt x="133566" y="225852"/>
                                </a:lnTo>
                                <a:lnTo>
                                  <a:pt x="133566" y="270178"/>
                                </a:lnTo>
                                <a:lnTo>
                                  <a:pt x="107066" y="267570"/>
                                </a:lnTo>
                                <a:cubicBezTo>
                                  <a:pt x="45243" y="255172"/>
                                  <a:pt x="0" y="201436"/>
                                  <a:pt x="0" y="135128"/>
                                </a:cubicBezTo>
                                <a:cubicBezTo>
                                  <a:pt x="0" y="59360"/>
                                  <a:pt x="58547" y="0"/>
                                  <a:pt x="133286" y="0"/>
                                </a:cubicBez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2" name="Shape 85"/>
                        <wps:cNvSpPr/>
                        <wps:spPr>
                          <a:xfrm>
                            <a:off x="1441797" y="1267045"/>
                            <a:ext cx="59804" cy="123073"/>
                          </a:xfrm>
                          <a:custGeom>
                            <a:avLst/>
                            <a:gdLst/>
                            <a:ahLst/>
                            <a:cxnLst/>
                            <a:rect l="0" t="0" r="0" b="0"/>
                            <a:pathLst>
                              <a:path w="133566" h="270241">
                                <a:moveTo>
                                  <a:pt x="0" y="0"/>
                                </a:moveTo>
                                <a:lnTo>
                                  <a:pt x="27021" y="2682"/>
                                </a:lnTo>
                                <a:cubicBezTo>
                                  <a:pt x="88556" y="15133"/>
                                  <a:pt x="133566" y="69098"/>
                                  <a:pt x="133566" y="135684"/>
                                </a:cubicBezTo>
                                <a:lnTo>
                                  <a:pt x="133566" y="270241"/>
                                </a:lnTo>
                                <a:lnTo>
                                  <a:pt x="927" y="270241"/>
                                </a:lnTo>
                                <a:lnTo>
                                  <a:pt x="0" y="270150"/>
                                </a:lnTo>
                                <a:lnTo>
                                  <a:pt x="0" y="225824"/>
                                </a:lnTo>
                                <a:lnTo>
                                  <a:pt x="927" y="226007"/>
                                </a:lnTo>
                                <a:lnTo>
                                  <a:pt x="89916" y="226007"/>
                                </a:lnTo>
                                <a:lnTo>
                                  <a:pt x="89916" y="135684"/>
                                </a:lnTo>
                                <a:cubicBezTo>
                                  <a:pt x="89916" y="97213"/>
                                  <a:pt x="67635" y="64992"/>
                                  <a:pt x="35154" y="51286"/>
                                </a:cubicBezTo>
                                <a:lnTo>
                                  <a:pt x="0" y="44262"/>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3" name="Shape 86"/>
                        <wps:cNvSpPr/>
                        <wps:spPr>
                          <a:xfrm>
                            <a:off x="2717557" y="164149"/>
                            <a:ext cx="174993" cy="102119"/>
                          </a:xfrm>
                          <a:custGeom>
                            <a:avLst/>
                            <a:gdLst/>
                            <a:ahLst/>
                            <a:cxnLst/>
                            <a:rect l="0" t="0" r="0" b="0"/>
                            <a:pathLst>
                              <a:path w="390830" h="224231">
                                <a:moveTo>
                                  <a:pt x="349415" y="0"/>
                                </a:moveTo>
                                <a:lnTo>
                                  <a:pt x="390830" y="41415"/>
                                </a:lnTo>
                                <a:lnTo>
                                  <a:pt x="262852" y="169406"/>
                                </a:lnTo>
                                <a:lnTo>
                                  <a:pt x="179553" y="86106"/>
                                </a:lnTo>
                                <a:lnTo>
                                  <a:pt x="41415" y="224231"/>
                                </a:lnTo>
                                <a:lnTo>
                                  <a:pt x="0" y="182817"/>
                                </a:lnTo>
                                <a:lnTo>
                                  <a:pt x="179553" y="3277"/>
                                </a:lnTo>
                                <a:lnTo>
                                  <a:pt x="262852" y="86576"/>
                                </a:lnTo>
                                <a:lnTo>
                                  <a:pt x="349415"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4" name="Shape 87"/>
                        <wps:cNvSpPr/>
                        <wps:spPr>
                          <a:xfrm>
                            <a:off x="2849811" y="135680"/>
                            <a:ext cx="70733" cy="71944"/>
                          </a:xfrm>
                          <a:custGeom>
                            <a:avLst/>
                            <a:gdLst/>
                            <a:ahLst/>
                            <a:cxnLst/>
                            <a:rect l="0" t="0" r="0" b="0"/>
                            <a:pathLst>
                              <a:path w="157975" h="157975">
                                <a:moveTo>
                                  <a:pt x="157975" y="0"/>
                                </a:moveTo>
                                <a:lnTo>
                                  <a:pt x="115659" y="157975"/>
                                </a:lnTo>
                                <a:lnTo>
                                  <a:pt x="0" y="42316"/>
                                </a:lnTo>
                                <a:lnTo>
                                  <a:pt x="157975"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5" name="Shape 88"/>
                        <wps:cNvSpPr/>
                        <wps:spPr>
                          <a:xfrm>
                            <a:off x="2687538" y="64111"/>
                            <a:ext cx="244787" cy="254910"/>
                          </a:xfrm>
                          <a:custGeom>
                            <a:avLst/>
                            <a:gdLst/>
                            <a:ahLst/>
                            <a:cxnLst/>
                            <a:rect l="0" t="0" r="0" b="0"/>
                            <a:pathLst>
                              <a:path w="546710" h="559727">
                                <a:moveTo>
                                  <a:pt x="0" y="0"/>
                                </a:moveTo>
                                <a:lnTo>
                                  <a:pt x="39040" y="0"/>
                                </a:lnTo>
                                <a:lnTo>
                                  <a:pt x="39040" y="520674"/>
                                </a:lnTo>
                                <a:lnTo>
                                  <a:pt x="546710" y="520674"/>
                                </a:lnTo>
                                <a:lnTo>
                                  <a:pt x="546710" y="559727"/>
                                </a:lnTo>
                                <a:lnTo>
                                  <a:pt x="0" y="559727"/>
                                </a:ln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6" name="Shape 758"/>
                        <wps:cNvSpPr/>
                        <wps:spPr>
                          <a:xfrm>
                            <a:off x="2699371" y="93748"/>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7" name="Shape 759"/>
                        <wps:cNvSpPr/>
                        <wps:spPr>
                          <a:xfrm>
                            <a:off x="2699371" y="147104"/>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8" name="Shape 760"/>
                        <wps:cNvSpPr/>
                        <wps:spPr>
                          <a:xfrm>
                            <a:off x="2699371" y="200454"/>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0" name="Shape 761"/>
                        <wps:cNvSpPr/>
                        <wps:spPr>
                          <a:xfrm>
                            <a:off x="2699371" y="253810"/>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1" name="Shape 93"/>
                        <wps:cNvSpPr/>
                        <wps:spPr>
                          <a:xfrm>
                            <a:off x="2667004" y="2712483"/>
                            <a:ext cx="126094" cy="219639"/>
                          </a:xfrm>
                          <a:custGeom>
                            <a:avLst/>
                            <a:gdLst/>
                            <a:ahLst/>
                            <a:cxnLst/>
                            <a:rect l="0" t="0" r="0" b="0"/>
                            <a:pathLst>
                              <a:path w="281620" h="482279">
                                <a:moveTo>
                                  <a:pt x="141745" y="0"/>
                                </a:moveTo>
                                <a:cubicBezTo>
                                  <a:pt x="179743" y="0"/>
                                  <a:pt x="215367" y="14707"/>
                                  <a:pt x="242075" y="41402"/>
                                </a:cubicBezTo>
                                <a:lnTo>
                                  <a:pt x="281620" y="80946"/>
                                </a:lnTo>
                                <a:lnTo>
                                  <a:pt x="281620" y="129677"/>
                                </a:lnTo>
                                <a:lnTo>
                                  <a:pt x="217716" y="65774"/>
                                </a:lnTo>
                                <a:cubicBezTo>
                                  <a:pt x="197510" y="45593"/>
                                  <a:pt x="170536" y="34468"/>
                                  <a:pt x="141745" y="34468"/>
                                </a:cubicBezTo>
                                <a:cubicBezTo>
                                  <a:pt x="112954" y="34468"/>
                                  <a:pt x="85992" y="45593"/>
                                  <a:pt x="65786" y="65774"/>
                                </a:cubicBezTo>
                                <a:cubicBezTo>
                                  <a:pt x="45593" y="85966"/>
                                  <a:pt x="34468" y="112954"/>
                                  <a:pt x="34468" y="141745"/>
                                </a:cubicBezTo>
                                <a:cubicBezTo>
                                  <a:pt x="34468" y="170535"/>
                                  <a:pt x="45593" y="197510"/>
                                  <a:pt x="65786" y="217704"/>
                                </a:cubicBezTo>
                                <a:lnTo>
                                  <a:pt x="281620" y="433547"/>
                                </a:lnTo>
                                <a:lnTo>
                                  <a:pt x="281620" y="482279"/>
                                </a:lnTo>
                                <a:lnTo>
                                  <a:pt x="41427" y="242074"/>
                                </a:lnTo>
                                <a:cubicBezTo>
                                  <a:pt x="14719" y="215379"/>
                                  <a:pt x="0" y="179743"/>
                                  <a:pt x="0" y="141745"/>
                                </a:cubicBezTo>
                                <a:cubicBezTo>
                                  <a:pt x="0" y="103746"/>
                                  <a:pt x="14719" y="68110"/>
                                  <a:pt x="41427" y="41402"/>
                                </a:cubicBezTo>
                                <a:cubicBezTo>
                                  <a:pt x="68110" y="14707"/>
                                  <a:pt x="103746" y="0"/>
                                  <a:pt x="141745" y="0"/>
                                </a:cubicBez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2" name="Shape 94"/>
                        <wps:cNvSpPr/>
                        <wps:spPr>
                          <a:xfrm>
                            <a:off x="2793098" y="2749348"/>
                            <a:ext cx="126086" cy="219596"/>
                          </a:xfrm>
                          <a:custGeom>
                            <a:avLst/>
                            <a:gdLst/>
                            <a:ahLst/>
                            <a:cxnLst/>
                            <a:rect l="0" t="0" r="0" b="0"/>
                            <a:pathLst>
                              <a:path w="281602" h="482185">
                                <a:moveTo>
                                  <a:pt x="0" y="0"/>
                                </a:moveTo>
                                <a:lnTo>
                                  <a:pt x="240121" y="240110"/>
                                </a:lnTo>
                                <a:cubicBezTo>
                                  <a:pt x="260862" y="260855"/>
                                  <a:pt x="273825" y="286482"/>
                                  <a:pt x="279010" y="313327"/>
                                </a:cubicBezTo>
                                <a:lnTo>
                                  <a:pt x="281602" y="340441"/>
                                </a:lnTo>
                                <a:lnTo>
                                  <a:pt x="281602" y="340447"/>
                                </a:lnTo>
                                <a:lnTo>
                                  <a:pt x="279010" y="367561"/>
                                </a:lnTo>
                                <a:cubicBezTo>
                                  <a:pt x="273825" y="394405"/>
                                  <a:pt x="260862" y="420029"/>
                                  <a:pt x="240121" y="440770"/>
                                </a:cubicBezTo>
                                <a:cubicBezTo>
                                  <a:pt x="213400" y="467478"/>
                                  <a:pt x="177777" y="482185"/>
                                  <a:pt x="139778" y="482185"/>
                                </a:cubicBezTo>
                                <a:cubicBezTo>
                                  <a:pt x="101780" y="482185"/>
                                  <a:pt x="66144" y="467478"/>
                                  <a:pt x="39436" y="440770"/>
                                </a:cubicBezTo>
                                <a:lnTo>
                                  <a:pt x="0" y="401333"/>
                                </a:lnTo>
                                <a:lnTo>
                                  <a:pt x="0" y="352601"/>
                                </a:lnTo>
                                <a:lnTo>
                                  <a:pt x="63807" y="416411"/>
                                </a:lnTo>
                                <a:cubicBezTo>
                                  <a:pt x="84000" y="436604"/>
                                  <a:pt x="110987" y="447717"/>
                                  <a:pt x="139778" y="447717"/>
                                </a:cubicBezTo>
                                <a:cubicBezTo>
                                  <a:pt x="168569" y="447717"/>
                                  <a:pt x="195557" y="436604"/>
                                  <a:pt x="215750" y="416411"/>
                                </a:cubicBezTo>
                                <a:cubicBezTo>
                                  <a:pt x="257621" y="374527"/>
                                  <a:pt x="257621" y="306366"/>
                                  <a:pt x="215750" y="264481"/>
                                </a:cubicBezTo>
                                <a:lnTo>
                                  <a:pt x="0" y="48731"/>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3" name="Shape 95"/>
                        <wps:cNvSpPr/>
                        <wps:spPr>
                          <a:xfrm>
                            <a:off x="2669296" y="2720332"/>
                            <a:ext cx="175937" cy="173431"/>
                          </a:xfrm>
                          <a:custGeom>
                            <a:avLst/>
                            <a:gdLst/>
                            <a:ahLst/>
                            <a:cxnLst/>
                            <a:rect l="0" t="0" r="0" b="0"/>
                            <a:pathLst>
                              <a:path w="392938" h="380816">
                                <a:moveTo>
                                  <a:pt x="136632" y="0"/>
                                </a:moveTo>
                                <a:cubicBezTo>
                                  <a:pt x="168586" y="0"/>
                                  <a:pt x="200540" y="12122"/>
                                  <a:pt x="224777" y="36366"/>
                                </a:cubicBezTo>
                                <a:lnTo>
                                  <a:pt x="392938" y="204514"/>
                                </a:lnTo>
                                <a:lnTo>
                                  <a:pt x="216637" y="380816"/>
                                </a:lnTo>
                                <a:lnTo>
                                  <a:pt x="48476" y="212654"/>
                                </a:lnTo>
                                <a:cubicBezTo>
                                  <a:pt x="0" y="164179"/>
                                  <a:pt x="0" y="84842"/>
                                  <a:pt x="48476" y="36366"/>
                                </a:cubicBezTo>
                                <a:cubicBezTo>
                                  <a:pt x="72720" y="12122"/>
                                  <a:pt x="104677" y="0"/>
                                  <a:pt x="136632"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4" name="Shape 763"/>
                        <wps:cNvSpPr/>
                        <wps:spPr>
                          <a:xfrm>
                            <a:off x="1003941" y="1426829"/>
                            <a:ext cx="29325" cy="175232"/>
                          </a:xfrm>
                          <a:custGeom>
                            <a:avLst/>
                            <a:gdLst/>
                            <a:ahLst/>
                            <a:cxnLst/>
                            <a:rect l="0" t="0" r="0" b="0"/>
                            <a:pathLst>
                              <a:path w="65494" h="384772">
                                <a:moveTo>
                                  <a:pt x="0" y="0"/>
                                </a:moveTo>
                                <a:lnTo>
                                  <a:pt x="65494" y="0"/>
                                </a:lnTo>
                                <a:lnTo>
                                  <a:pt x="65494"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5" name="Shape 766"/>
                        <wps:cNvSpPr/>
                        <wps:spPr>
                          <a:xfrm>
                            <a:off x="978284" y="1426829"/>
                            <a:ext cx="14659" cy="175232"/>
                          </a:xfrm>
                          <a:custGeom>
                            <a:avLst/>
                            <a:gdLst/>
                            <a:ahLst/>
                            <a:cxnLst/>
                            <a:rect l="0" t="0" r="0" b="0"/>
                            <a:pathLst>
                              <a:path w="32741" h="384772">
                                <a:moveTo>
                                  <a:pt x="0" y="0"/>
                                </a:moveTo>
                                <a:lnTo>
                                  <a:pt x="32741" y="0"/>
                                </a:lnTo>
                                <a:lnTo>
                                  <a:pt x="32741"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6" name="Shape 767"/>
                        <wps:cNvSpPr/>
                        <wps:spPr>
                          <a:xfrm>
                            <a:off x="1051592" y="1426829"/>
                            <a:ext cx="14659" cy="175232"/>
                          </a:xfrm>
                          <a:custGeom>
                            <a:avLst/>
                            <a:gdLst/>
                            <a:ahLst/>
                            <a:cxnLst/>
                            <a:rect l="0" t="0" r="0" b="0"/>
                            <a:pathLst>
                              <a:path w="32741" h="384772">
                                <a:moveTo>
                                  <a:pt x="0" y="0"/>
                                </a:moveTo>
                                <a:lnTo>
                                  <a:pt x="32741" y="0"/>
                                </a:lnTo>
                                <a:lnTo>
                                  <a:pt x="32741"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7" name="Shape 102"/>
                        <wps:cNvSpPr/>
                        <wps:spPr>
                          <a:xfrm>
                            <a:off x="1149824" y="1486487"/>
                            <a:ext cx="36898" cy="18763"/>
                          </a:xfrm>
                          <a:custGeom>
                            <a:avLst/>
                            <a:gdLst/>
                            <a:ahLst/>
                            <a:cxnLst/>
                            <a:rect l="0" t="0" r="0" b="0"/>
                            <a:pathLst>
                              <a:path w="82410" h="41199">
                                <a:moveTo>
                                  <a:pt x="41199" y="0"/>
                                </a:moveTo>
                                <a:cubicBezTo>
                                  <a:pt x="63957" y="0"/>
                                  <a:pt x="82410" y="18440"/>
                                  <a:pt x="82410" y="41199"/>
                                </a:cubicBezTo>
                                <a:lnTo>
                                  <a:pt x="0" y="41199"/>
                                </a:lnTo>
                                <a:cubicBezTo>
                                  <a:pt x="0" y="18440"/>
                                  <a:pt x="18453" y="0"/>
                                  <a:pt x="41199"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8" name="Shape 103"/>
                        <wps:cNvSpPr/>
                        <wps:spPr>
                          <a:xfrm>
                            <a:off x="1099241" y="1426830"/>
                            <a:ext cx="29325" cy="102292"/>
                          </a:xfrm>
                          <a:custGeom>
                            <a:avLst/>
                            <a:gdLst/>
                            <a:ahLst/>
                            <a:cxnLst/>
                            <a:rect l="0" t="0" r="0" b="0"/>
                            <a:pathLst>
                              <a:path w="65494" h="224612">
                                <a:moveTo>
                                  <a:pt x="0" y="0"/>
                                </a:moveTo>
                                <a:lnTo>
                                  <a:pt x="65494" y="0"/>
                                </a:lnTo>
                                <a:lnTo>
                                  <a:pt x="65494" y="181851"/>
                                </a:lnTo>
                                <a:cubicBezTo>
                                  <a:pt x="41148" y="192215"/>
                                  <a:pt x="19126" y="206870"/>
                                  <a:pt x="0" y="224612"/>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9" name="Shape 104"/>
                        <wps:cNvSpPr/>
                        <wps:spPr>
                          <a:xfrm>
                            <a:off x="1060750" y="1609516"/>
                            <a:ext cx="215042" cy="29827"/>
                          </a:xfrm>
                          <a:custGeom>
                            <a:avLst/>
                            <a:gdLst/>
                            <a:ahLst/>
                            <a:cxnLst/>
                            <a:rect l="0" t="0" r="0" b="0"/>
                            <a:pathLst>
                              <a:path w="480276" h="65494">
                                <a:moveTo>
                                  <a:pt x="32753" y="0"/>
                                </a:moveTo>
                                <a:lnTo>
                                  <a:pt x="447535" y="0"/>
                                </a:lnTo>
                                <a:cubicBezTo>
                                  <a:pt x="465620" y="0"/>
                                  <a:pt x="480276" y="14668"/>
                                  <a:pt x="480276" y="32753"/>
                                </a:cubicBezTo>
                                <a:cubicBezTo>
                                  <a:pt x="480276" y="50826"/>
                                  <a:pt x="465620" y="65494"/>
                                  <a:pt x="447535" y="65494"/>
                                </a:cubicBezTo>
                                <a:lnTo>
                                  <a:pt x="32753" y="65494"/>
                                </a:lnTo>
                                <a:cubicBezTo>
                                  <a:pt x="14668" y="65494"/>
                                  <a:pt x="0" y="50826"/>
                                  <a:pt x="0" y="32753"/>
                                </a:cubicBezTo>
                                <a:cubicBezTo>
                                  <a:pt x="0" y="14668"/>
                                  <a:pt x="14668" y="0"/>
                                  <a:pt x="3275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0" name="Shape 105"/>
                        <wps:cNvSpPr/>
                        <wps:spPr>
                          <a:xfrm>
                            <a:off x="1077250" y="1426833"/>
                            <a:ext cx="14659" cy="132165"/>
                          </a:xfrm>
                          <a:custGeom>
                            <a:avLst/>
                            <a:gdLst/>
                            <a:ahLst/>
                            <a:cxnLst/>
                            <a:rect l="0" t="0" r="0" b="0"/>
                            <a:pathLst>
                              <a:path w="32741" h="290207">
                                <a:moveTo>
                                  <a:pt x="0" y="0"/>
                                </a:moveTo>
                                <a:lnTo>
                                  <a:pt x="32741" y="0"/>
                                </a:lnTo>
                                <a:lnTo>
                                  <a:pt x="32741" y="241402"/>
                                </a:lnTo>
                                <a:cubicBezTo>
                                  <a:pt x="19812" y="256121"/>
                                  <a:pt x="8801" y="272504"/>
                                  <a:pt x="0" y="290207"/>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1" name="Shape 106"/>
                        <wps:cNvSpPr/>
                        <wps:spPr>
                          <a:xfrm>
                            <a:off x="1081523" y="1516342"/>
                            <a:ext cx="173503" cy="81089"/>
                          </a:xfrm>
                          <a:custGeom>
                            <a:avLst/>
                            <a:gdLst/>
                            <a:ahLst/>
                            <a:cxnLst/>
                            <a:rect l="0" t="0" r="0" b="0"/>
                            <a:pathLst>
                              <a:path w="387502" h="178054">
                                <a:moveTo>
                                  <a:pt x="193751" y="0"/>
                                </a:moveTo>
                                <a:cubicBezTo>
                                  <a:pt x="295440" y="0"/>
                                  <a:pt x="379158" y="78486"/>
                                  <a:pt x="387502" y="178054"/>
                                </a:cubicBezTo>
                                <a:lnTo>
                                  <a:pt x="0" y="178054"/>
                                </a:lnTo>
                                <a:cubicBezTo>
                                  <a:pt x="8344" y="78486"/>
                                  <a:pt x="92062" y="0"/>
                                  <a:pt x="193751"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2" name="Shape 112"/>
                        <wps:cNvSpPr/>
                        <wps:spPr>
                          <a:xfrm>
                            <a:off x="4853518" y="450820"/>
                            <a:ext cx="1046441" cy="1064325"/>
                          </a:xfrm>
                          <a:custGeom>
                            <a:avLst/>
                            <a:gdLst/>
                            <a:ahLst/>
                            <a:cxnLst/>
                            <a:rect l="0" t="0" r="0" b="0"/>
                            <a:pathLst>
                              <a:path w="2337130" h="2337029">
                                <a:moveTo>
                                  <a:pt x="0" y="2337029"/>
                                </a:moveTo>
                                <a:lnTo>
                                  <a:pt x="233713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253" name="Shape 113"/>
                        <wps:cNvSpPr/>
                        <wps:spPr>
                          <a:xfrm>
                            <a:off x="4853518" y="1513437"/>
                            <a:ext cx="1046448" cy="1064377"/>
                          </a:xfrm>
                          <a:custGeom>
                            <a:avLst/>
                            <a:gdLst/>
                            <a:ahLst/>
                            <a:cxnLst/>
                            <a:rect l="0" t="0" r="0" b="0"/>
                            <a:pathLst>
                              <a:path w="2337144" h="2337143">
                                <a:moveTo>
                                  <a:pt x="0" y="0"/>
                                </a:moveTo>
                                <a:lnTo>
                                  <a:pt x="2337144" y="2337143"/>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254" name="Shape 114"/>
                        <wps:cNvSpPr/>
                        <wps:spPr>
                          <a:xfrm>
                            <a:off x="4602002" y="1270225"/>
                            <a:ext cx="525354" cy="517700"/>
                          </a:xfrm>
                          <a:custGeom>
                            <a:avLst/>
                            <a:gdLst/>
                            <a:ahLst/>
                            <a:cxnLst/>
                            <a:rect l="0" t="0" r="0" b="0"/>
                            <a:pathLst>
                              <a:path w="1173328" h="1136758">
                                <a:moveTo>
                                  <a:pt x="607470" y="6717"/>
                                </a:moveTo>
                                <a:cubicBezTo>
                                  <a:pt x="681092" y="8955"/>
                                  <a:pt x="755688" y="26781"/>
                                  <a:pt x="826643" y="62059"/>
                                </a:cubicBezTo>
                                <a:cubicBezTo>
                                  <a:pt x="1060704" y="178429"/>
                                  <a:pt x="1173328" y="454832"/>
                                  <a:pt x="1086815" y="700615"/>
                                </a:cubicBezTo>
                                <a:cubicBezTo>
                                  <a:pt x="981914" y="998658"/>
                                  <a:pt x="639826" y="1136758"/>
                                  <a:pt x="355994" y="995661"/>
                                </a:cubicBezTo>
                                <a:cubicBezTo>
                                  <a:pt x="282677" y="959212"/>
                                  <a:pt x="221615" y="906850"/>
                                  <a:pt x="174549" y="844836"/>
                                </a:cubicBezTo>
                                <a:lnTo>
                                  <a:pt x="300419" y="778923"/>
                                </a:lnTo>
                                <a:lnTo>
                                  <a:pt x="126174" y="769004"/>
                                </a:lnTo>
                                <a:cubicBezTo>
                                  <a:pt x="107100" y="732251"/>
                                  <a:pt x="92952" y="693185"/>
                                  <a:pt x="82944" y="653015"/>
                                </a:cubicBezTo>
                                <a:lnTo>
                                  <a:pt x="40894" y="635743"/>
                                </a:lnTo>
                                <a:cubicBezTo>
                                  <a:pt x="13284" y="624415"/>
                                  <a:pt x="0" y="592652"/>
                                  <a:pt x="11392" y="565157"/>
                                </a:cubicBezTo>
                                <a:lnTo>
                                  <a:pt x="95822" y="357093"/>
                                </a:lnTo>
                                <a:cubicBezTo>
                                  <a:pt x="174508" y="133569"/>
                                  <a:pt x="386604" y="0"/>
                                  <a:pt x="607470" y="6717"/>
                                </a:cubicBezTo>
                                <a:close/>
                              </a:path>
                            </a:pathLst>
                          </a:custGeom>
                          <a:ln w="0" cap="flat">
                            <a:solidFill>
                              <a:srgbClr val="4D4D4D"/>
                            </a:solidFill>
                            <a:miter lim="100000"/>
                          </a:ln>
                        </wps:spPr>
                        <wps:style>
                          <a:lnRef idx="0">
                            <a:srgbClr val="000000">
                              <a:alpha val="0"/>
                            </a:srgbClr>
                          </a:lnRef>
                          <a:fillRef idx="1">
                            <a:srgbClr val="FFFFFF"/>
                          </a:fillRef>
                          <a:effectRef idx="0">
                            <a:scrgbClr r="0" g="0" b="0"/>
                          </a:effectRef>
                          <a:fontRef idx="none"/>
                        </wps:style>
                        <wps:bodyPr/>
                      </wps:wsp>
                      <wps:wsp>
                        <wps:cNvPr id="255" name="Shape 115"/>
                        <wps:cNvSpPr/>
                        <wps:spPr>
                          <a:xfrm>
                            <a:off x="4590801" y="1264257"/>
                            <a:ext cx="262724" cy="493940"/>
                          </a:xfrm>
                          <a:custGeom>
                            <a:avLst/>
                            <a:gdLst/>
                            <a:ahLst/>
                            <a:cxnLst/>
                            <a:rect l="0" t="0" r="0" b="0"/>
                            <a:pathLst>
                              <a:path w="586770" h="1084587">
                                <a:moveTo>
                                  <a:pt x="586770" y="0"/>
                                </a:moveTo>
                                <a:lnTo>
                                  <a:pt x="586770" y="43842"/>
                                </a:lnTo>
                                <a:lnTo>
                                  <a:pt x="537811" y="47692"/>
                                </a:lnTo>
                                <a:cubicBezTo>
                                  <a:pt x="357385" y="76281"/>
                                  <a:pt x="203516" y="201629"/>
                                  <a:pt x="141630" y="377451"/>
                                </a:cubicBezTo>
                                <a:lnTo>
                                  <a:pt x="56820" y="586467"/>
                                </a:lnTo>
                                <a:cubicBezTo>
                                  <a:pt x="49987" y="603003"/>
                                  <a:pt x="57862" y="621824"/>
                                  <a:pt x="74320" y="628593"/>
                                </a:cubicBezTo>
                                <a:lnTo>
                                  <a:pt x="126657" y="650082"/>
                                </a:lnTo>
                                <a:lnTo>
                                  <a:pt x="129337" y="660839"/>
                                </a:lnTo>
                                <a:cubicBezTo>
                                  <a:pt x="138226" y="696551"/>
                                  <a:pt x="150267" y="730155"/>
                                  <a:pt x="165189" y="760940"/>
                                </a:cubicBezTo>
                                <a:lnTo>
                                  <a:pt x="405905" y="774643"/>
                                </a:lnTo>
                                <a:lnTo>
                                  <a:pt x="233337" y="865029"/>
                                </a:lnTo>
                                <a:cubicBezTo>
                                  <a:pt x="277305" y="917303"/>
                                  <a:pt x="330188" y="958997"/>
                                  <a:pt x="390855" y="989159"/>
                                </a:cubicBezTo>
                                <a:cubicBezTo>
                                  <a:pt x="444176" y="1015658"/>
                                  <a:pt x="500133" y="1032369"/>
                                  <a:pt x="557843" y="1039074"/>
                                </a:cubicBezTo>
                                <a:lnTo>
                                  <a:pt x="586770" y="1040743"/>
                                </a:lnTo>
                                <a:lnTo>
                                  <a:pt x="586770" y="1084587"/>
                                </a:lnTo>
                                <a:lnTo>
                                  <a:pt x="552724" y="1082626"/>
                                </a:lnTo>
                                <a:cubicBezTo>
                                  <a:pt x="489952" y="1075345"/>
                                  <a:pt x="429114" y="1057190"/>
                                  <a:pt x="371183" y="1028377"/>
                                </a:cubicBezTo>
                                <a:cubicBezTo>
                                  <a:pt x="296710" y="991369"/>
                                  <a:pt x="233070" y="938461"/>
                                  <a:pt x="181991" y="871164"/>
                                </a:cubicBezTo>
                                <a:lnTo>
                                  <a:pt x="166357" y="850564"/>
                                </a:lnTo>
                                <a:lnTo>
                                  <a:pt x="244958" y="809403"/>
                                </a:lnTo>
                                <a:lnTo>
                                  <a:pt x="137389" y="803269"/>
                                </a:lnTo>
                                <a:lnTo>
                                  <a:pt x="131623" y="792170"/>
                                </a:lnTo>
                                <a:cubicBezTo>
                                  <a:pt x="114147" y="758463"/>
                                  <a:pt x="99949" y="721519"/>
                                  <a:pt x="89383" y="682213"/>
                                </a:cubicBezTo>
                                <a:lnTo>
                                  <a:pt x="57518" y="669119"/>
                                </a:lnTo>
                                <a:cubicBezTo>
                                  <a:pt x="18618" y="653130"/>
                                  <a:pt x="0" y="608642"/>
                                  <a:pt x="16053" y="569920"/>
                                </a:cubicBezTo>
                                <a:lnTo>
                                  <a:pt x="100419" y="361995"/>
                                </a:lnTo>
                                <a:cubicBezTo>
                                  <a:pt x="167405" y="171649"/>
                                  <a:pt x="334698" y="35463"/>
                                  <a:pt x="530916" y="4390"/>
                                </a:cubicBezTo>
                                <a:lnTo>
                                  <a:pt x="586770" y="0"/>
                                </a:ln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s:wsp>
                        <wps:cNvPr id="514336" name="Shape 116"/>
                        <wps:cNvSpPr/>
                        <wps:spPr>
                          <a:xfrm>
                            <a:off x="4853525" y="1263190"/>
                            <a:ext cx="284976" cy="495776"/>
                          </a:xfrm>
                          <a:custGeom>
                            <a:avLst/>
                            <a:gdLst/>
                            <a:ahLst/>
                            <a:cxnLst/>
                            <a:rect l="0" t="0" r="0" b="0"/>
                            <a:pathLst>
                              <a:path w="636468" h="1088618">
                                <a:moveTo>
                                  <a:pt x="29802" y="0"/>
                                </a:moveTo>
                                <a:cubicBezTo>
                                  <a:pt x="115057" y="0"/>
                                  <a:pt x="197467" y="19469"/>
                                  <a:pt x="274721" y="57899"/>
                                </a:cubicBezTo>
                                <a:cubicBezTo>
                                  <a:pt x="519908" y="179781"/>
                                  <a:pt x="636468" y="465849"/>
                                  <a:pt x="545854" y="723316"/>
                                </a:cubicBezTo>
                                <a:cubicBezTo>
                                  <a:pt x="468955" y="941806"/>
                                  <a:pt x="261361" y="1088618"/>
                                  <a:pt x="29345" y="1088618"/>
                                </a:cubicBezTo>
                                <a:lnTo>
                                  <a:pt x="29332" y="1088618"/>
                                </a:lnTo>
                                <a:lnTo>
                                  <a:pt x="0" y="1086929"/>
                                </a:lnTo>
                                <a:lnTo>
                                  <a:pt x="0" y="1043086"/>
                                </a:lnTo>
                                <a:lnTo>
                                  <a:pt x="29332" y="1044778"/>
                                </a:lnTo>
                                <a:cubicBezTo>
                                  <a:pt x="242679" y="1044778"/>
                                  <a:pt x="433548" y="909764"/>
                                  <a:pt x="504274" y="708812"/>
                                </a:cubicBezTo>
                                <a:cubicBezTo>
                                  <a:pt x="587586" y="472135"/>
                                  <a:pt x="480436" y="209169"/>
                                  <a:pt x="255049" y="97117"/>
                                </a:cubicBezTo>
                                <a:cubicBezTo>
                                  <a:pt x="183955" y="61773"/>
                                  <a:pt x="108173" y="43840"/>
                                  <a:pt x="29802" y="43840"/>
                                </a:cubicBezTo>
                                <a:lnTo>
                                  <a:pt x="0" y="46184"/>
                                </a:lnTo>
                                <a:lnTo>
                                  <a:pt x="0" y="2342"/>
                                </a:lnTo>
                                <a:lnTo>
                                  <a:pt x="29802" y="0"/>
                                </a:ln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s:wsp>
                        <wps:cNvPr id="514337" name="Shape 117"/>
                        <wps:cNvSpPr/>
                        <wps:spPr>
                          <a:xfrm>
                            <a:off x="4715773" y="1434793"/>
                            <a:ext cx="42818" cy="46141"/>
                          </a:xfrm>
                          <a:custGeom>
                            <a:avLst/>
                            <a:gdLst/>
                            <a:ahLst/>
                            <a:cxnLst/>
                            <a:rect l="0" t="0" r="0" b="0"/>
                            <a:pathLst>
                              <a:path w="95631" h="101316">
                                <a:moveTo>
                                  <a:pt x="51899" y="1975"/>
                                </a:moveTo>
                                <a:cubicBezTo>
                                  <a:pt x="59124" y="2634"/>
                                  <a:pt x="66383" y="5066"/>
                                  <a:pt x="73089" y="9507"/>
                                </a:cubicBezTo>
                                <a:cubicBezTo>
                                  <a:pt x="87985" y="19388"/>
                                  <a:pt x="95631" y="38146"/>
                                  <a:pt x="91846" y="55557"/>
                                </a:cubicBezTo>
                                <a:cubicBezTo>
                                  <a:pt x="85039" y="86901"/>
                                  <a:pt x="49352" y="101316"/>
                                  <a:pt x="22543" y="83536"/>
                                </a:cubicBezTo>
                                <a:cubicBezTo>
                                  <a:pt x="7645" y="73668"/>
                                  <a:pt x="0" y="54897"/>
                                  <a:pt x="3772" y="37485"/>
                                </a:cubicBezTo>
                                <a:cubicBezTo>
                                  <a:pt x="8877" y="13978"/>
                                  <a:pt x="30228" y="0"/>
                                  <a:pt x="51899" y="1975"/>
                                </a:cubicBez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w16="http://schemas.microsoft.com/office/word/2018/wordml" xmlns:w16cex="http://schemas.microsoft.com/office/word/2018/wordml/cex">
            <w:pict>
              <v:group w14:anchorId="1B988BE2" id="Group 71" o:spid="_x0000_s1026" style="position:absolute;margin-left:.3pt;margin-top:33.65pt;width:499.35pt;height:239.55pt;z-index:-251657216" coordsize="63417,30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">
                <v:shape id="Shape 8" o:spid="_x0000_s1027" style="position:absolute;left:72;top:74;width:29765;height:30274;visibility:visible;mso-wrap-style:square;v-text-anchor:top" coordsize="6647637,66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" path="m,6647637r6647637,l6647637,,,,,6647637xe" filled="f" strokecolor="#4d4d4d" strokeweight="1.61008mm">
                  <v:stroke miterlimit="1" joinstyle="miter"/>
                  <v:path arrowok="t" textboxrect="0,0,6647637,6647637"/>
                </v:shape>
                <v:shape id="Shape 10" o:spid="_x0000_s1028" style="position:absolute;left:33652;top:74;width:29765;height:30274;visibility:visible;mso-wrap-style:square;v-text-anchor:top" coordsize="6647636,66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" path="m3323818,6647637v1832762,,3323818,-1491056,3323818,-3323818c6647636,1491069,5156580,,3323818,,1491056,,,1491069,,3323819,,5156581,1491056,6647637,3323818,6647637xe" filled="f" strokecolor="#4d4d4d" strokeweight="1.61008mm">
                  <v:stroke miterlimit="1" joinstyle="miter"/>
                  <v:path arrowok="t" textboxrect="0,0,6647636,6647637"/>
                </v:shape>
                <v:shape id="Shape 11" o:spid="_x0000_s1029" style="position:absolute;width:14955;height:15151;visibility:visible;mso-wrap-style:square;v-text-anchor:top" coordsize="3340100,332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" path="m,l3340100,3326930e" filled="f" strokecolor="#4d4d4d" strokeweight=".71156mm">
                  <v:stroke miterlimit="1" joinstyle="miter"/>
                  <v:path arrowok="t" textboxrect="0,0,3340100,3326930"/>
                </v:shape>
                <v:shape id="Shape 12" o:spid="_x0000_s1030" style="position:absolute;top:15151;width:14955;height:15271;visibility:visible;mso-wrap-style:square;v-text-anchor:top" coordsize="3340100,3353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" path="m,3353156l3340100,e" filled="f" strokecolor="#4d4d4d" strokeweight=".71156mm">
                  <v:stroke miterlimit="1" joinstyle="miter"/>
                  <v:path arrowok="t" textboxrect="0,0,3340100,3353156"/>
                </v:shape>
                <v:shape id="Shape 13" o:spid="_x0000_s1031" style="position:absolute;left:32086;top:15151;width:16449;height:0;visibility:visible;mso-wrap-style:square;v-text-anchor:top" coordsize="3673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" path="m3673589,l,e" filled="f" strokecolor="#4d4d4d" strokeweight=".71156mm">
                  <v:stroke miterlimit="1" joinstyle="miter"/>
                  <v:path arrowok="t" textboxrect="0,0,3673589,0"/>
                </v:shape>
                <v:shape id="Shape 14" o:spid="_x0000_s1032" style="position:absolute;left:14955;top:15151;width:16448;height:0;visibility:visible;mso-wrap-style:square;v-text-anchor:top" coordsize="3673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" path="m3673589,l,e" filled="f" strokecolor="#4d4d4d" strokeweight=".71156mm">
                  <v:stroke miterlimit="1" joinstyle="miter"/>
                  <v:path arrowok="t" textboxrect="0,0,3673589,0"/>
                </v:shape>
                <v:shape id="Shape 15" o:spid="_x0000_s1033" style="position:absolute;left:31134;top:14846;width:450;height:611;visibility:visible;mso-wrap-style:square;v-text-anchor:top" coordsize="100711,13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" path="m,l100711,67005,,134010,,xe" fillcolor="#181717" strokecolor="#4d4d4d" strokeweight="0">
                  <v:stroke miterlimit="1" joinstyle="miter"/>
                  <v:path arrowok="t" textboxrect="0,0,100711,134010"/>
                </v:shape>
                <v:shape id="Shape 16" o:spid="_x0000_s1034" style="position:absolute;left:31906;top:14846;width:451;height:611;visibility:visible;mso-wrap-style:square;v-text-anchor:top" coordsize="100711,13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" path="m100711,r,134010l,67005,100711,xe" fillcolor="#181717" strokecolor="#4d4d4d" strokeweight="0">
                  <v:stroke miterlimit="1" joinstyle="miter"/>
                  <v:path arrowok="t" textboxrect="0,0,100711,134010"/>
                </v:shape>
                <v:shape id="Shape 61" o:spid="_x0000_s1035" style="position:absolute;left:34759;top:16583;width:1142;height:490;visibility:visible;mso-wrap-style:square;v-text-anchor:top" coordsize="255092,107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" path="m127546,c238049,,255092,107709,255092,107709r-48184,c206908,107709,195580,45352,127546,45352v-68021,,-79362,62357,-79362,62357l,107709c,107709,17056,,127546,xe" fillcolor="#4d4d4d" strokecolor="#4d4d4d" strokeweight="0">
                  <v:stroke endcap="round"/>
                  <v:path arrowok="t" textboxrect="0,0,255092,107709"/>
                </v:shape>
                <v:shape id="Shape 62" o:spid="_x0000_s1036" style="position:absolute;left:35533;top:15911;width:330;height:336;visibility:visible;mso-wrap-style:square;v-text-anchor:top" coordsize="73685,73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" path="m36843,c57201,,73685,16497,73685,36855v,20345,-16497,36843,-36842,36843c16484,73698,,57200,,36855,,16497,16484,,36843,xe" fillcolor="#4d4d4d" strokecolor="#4d4d4d" strokeweight="0">
                  <v:stroke endcap="round"/>
                  <v:path arrowok="t" textboxrect="0,0,73685,73698"/>
                </v:shape>
                <v:shape id="Shape 63" o:spid="_x0000_s1037" style="position:absolute;left:34797;top:15911;width:330;height:336;visibility:visible;mso-wrap-style:square;v-text-anchor:top" coordsize="73698,73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" path="m36843,c57201,,73698,16497,73698,36855v,20345,-16497,36843,-36855,36843c16497,73698,,57200,,36855,,16497,16497,,36843,xe" fillcolor="#4d4d4d" strokecolor="#4d4d4d" strokeweight="0">
                  <v:stroke endcap="round"/>
                  <v:path arrowok="t" textboxrect="0,0,73698,73698"/>
                </v:shape>
                <v:shape id="Shape 64" o:spid="_x0000_s1038" style="position:absolute;left:34479;top:14082;width:1445;height:583;visibility:visible;mso-wrap-style:square;v-text-anchor:top" coordsize="322770,128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" path="m,l47307,v,,19483,83477,114085,83477c255994,83477,275475,,275475,r47295,c322770,,292164,128003,161392,128003,29223,128003,,,,xe" fillcolor="#4d4d4d" strokecolor="#4d4d4d" strokeweight="0">
                  <v:stroke endcap="round"/>
                  <v:path arrowok="t" textboxrect="0,0,322770,128003"/>
                </v:shape>
                <v:shape id="Shape 65" o:spid="_x0000_s1039" style="position:absolute;left:35401;top:13398;width:324;height:330;visibility:visible;mso-wrap-style:square;v-text-anchor:top" coordsize="72351,72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" path="m36182,c56159,,72351,16192,72351,36182v,19977,-16192,36170,-36169,36170c16205,72352,,56159,,36182,,16192,16205,,36182,xe" fillcolor="#4d4d4d" strokecolor="#4d4d4d" strokeweight="0">
                  <v:stroke endcap="round"/>
                  <v:path arrowok="t" textboxrect="0,0,72351,72352"/>
                </v:shape>
                <v:shape id="Shape 66" o:spid="_x0000_s1040" style="position:absolute;left:34678;top:13398;width:324;height:330;visibility:visible;mso-wrap-style:square;v-text-anchor:top" coordsize="72340,72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" path="m36170,c56147,,72340,16192,72340,36182v,19977,-16193,36170,-36170,36170c16205,72352,,56159,,36182,,16192,16193,,36170,xe" fillcolor="#4d4d4d" strokecolor="#4d4d4d" strokeweight="0">
                  <v:stroke endcap="round"/>
                  <v:path arrowok="t" textboxrect="0,0,72340,72352"/>
                </v:shape>
                <v:shape id="Shape 67" o:spid="_x0000_s1041" style="position:absolute;left:51399;top:14010;width:643;height:594;visibility:visible;mso-wrap-style:square;v-text-anchor:top" coordsize="143548,130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" path="m117869,r25679,22962l47637,130289,,82639,24358,58268,46228,80137,117869,xe" fillcolor="#4d4d4d" strokecolor="#4d4d4d" strokeweight="0">
                  <v:stroke endcap="round"/>
                  <v:path arrowok="t" textboxrect="0,0,143548,130289"/>
                </v:shape>
                <v:shape id="Shape 68" o:spid="_x0000_s1042" style="position:absolute;left:51399;top:14756;width:643;height:593;visibility:visible;mso-wrap-style:square;v-text-anchor:top" coordsize="143560,130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" path="m117856,r25704,22949l47637,130289,,82639,24358,58280,46228,80137,117856,xe" fillcolor="#4d4d4d" strokecolor="#4d4d4d" strokeweight="0">
                  <v:stroke endcap="round"/>
                  <v:path arrowok="t" textboxrect="0,0,143560,130289"/>
                </v:shape>
                <v:shape id="Shape 69" o:spid="_x0000_s1043" style="position:absolute;left:51417;top:15573;width:289;height:589;visibility:visible;mso-wrap-style:square;v-text-anchor:top" coordsize="64630,12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" path="m64630,r,34468c48006,34468,34468,47993,34468,64618v,16637,13538,30162,30162,30162l64630,129248c29006,129248,,100254,,64618,,28994,29006,,64630,xe" fillcolor="#4d4d4d" strokecolor="#4d4d4d" strokeweight="0">
                  <v:stroke endcap="round"/>
                  <v:path arrowok="t" textboxrect="0,0,64630,129248"/>
                </v:shape>
                <v:shape id="Shape 70" o:spid="_x0000_s1044" style="position:absolute;left:51706;top:15573;width:290;height:589;visibility:visible;mso-wrap-style:square;v-text-anchor:top" coordsize="64630,12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" path="m,c35624,,64630,28994,64630,64618v,35636,-29006,64630,-64630,64630l,94780v16624,,30163,-13525,30163,-30162c30163,47993,16624,34468,,34468l,xe" fillcolor="#4d4d4d" strokecolor="#4d4d4d" strokeweight="0">
                  <v:stroke endcap="round"/>
                  <v:path arrowok="t" textboxrect="0,0,64630,129248"/>
                </v:shape>
                <v:shape id="Shape 752" o:spid="_x0000_s1045" style="position:absolute;left:52319;top:14259;width:1440;height:235;visibility:visible;mso-wrap-style:square;v-text-anchor:top" coordsize="321678,51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" path="m,l321678,r,51689l,51689,,e" fillcolor="#4d4d4d" strokecolor="#4d4d4d" strokeweight="0">
                  <v:stroke endcap="round"/>
                  <v:path arrowok="t" textboxrect="0,0,321678,51689"/>
                </v:shape>
                <v:shape id="Shape 753" o:spid="_x0000_s1046" style="position:absolute;left:52319;top:15004;width:1440;height:236;visibility:visible;mso-wrap-style:square;v-text-anchor:top" coordsize="321678,51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" path="m,l321678,r,51702l,51702,,e" fillcolor="#4d4d4d" strokecolor="#4d4d4d" strokeweight="0">
                  <v:stroke endcap="round"/>
                  <v:path arrowok="t" textboxrect="0,0,321678,51702"/>
                </v:shape>
                <v:shape id="Shape 754" o:spid="_x0000_s1047" style="position:absolute;left:52319;top:15750;width:1440;height:235;visibility:visible;mso-wrap-style:square;v-text-anchor:top" coordsize="321678,51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" path="m,l321678,r,51702l,51702,,e" fillcolor="#4d4d4d" strokecolor="#4d4d4d" strokeweight="0">
                  <v:stroke endcap="round"/>
                  <v:path arrowok="t" textboxrect="0,0,321678,51702"/>
                </v:shape>
                <v:shape id="Shape 755" o:spid="_x0000_s1048" style="position:absolute;left:12769;top:14079;width:4372;height:767;visibility:visible;mso-wrap-style:square;v-text-anchor:top" coordsize="976478,168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" path="m,l976478,r,168415l,168415,,e" strokecolor="#4d4d4d" strokeweight="0">
                  <v:stroke endcap="round"/>
                  <v:path arrowok="t" textboxrect="0,0,976478,168415"/>
                </v:shape>
                <v:shape id="Shape 75" o:spid="_x0000_s1049" style="position:absolute;left:12671;top:13978;width:2284;height:968;visibility:visible;mso-wrap-style:square;v-text-anchor:top" coordsize="510070,212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" path="m,l510070,r,44221l43650,44221r,124194l510070,168415r,44234l,212649,,xe" fillcolor="black" strokecolor="#4d4d4d" strokeweight="0">
                  <v:stroke endcap="round"/>
                  <v:path arrowok="t" textboxrect="0,0,510070,212649"/>
                </v:shape>
                <v:shape id="Shape 76" o:spid="_x0000_s1050" style="position:absolute;left:14955;top:13978;width:2283;height:968;visibility:visible;mso-wrap-style:square;v-text-anchor:top" coordsize="510070,212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" path="m,l510070,r,212649l,212649,,168415r466420,l466420,44221,,44221,,xe" fillcolor="black" strokecolor="#4d4d4d" strokeweight="0">
                  <v:stroke endcap="round"/>
                  <v:path arrowok="t" textboxrect="0,0,510070,212649"/>
                </v:shape>
                <v:shape id="Shape 756" o:spid="_x0000_s1051" style="position:absolute;left:12983;top:14923;width:3869;height:2691;visibility:visible;mso-wrap-style:square;v-text-anchor:top" coordsize="864273,590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" path="m,l864273,r,590855l,590855,,e" strokecolor="#4d4d4d" strokeweight="0">
                  <v:stroke endcap="round"/>
                  <v:path arrowok="t" textboxrect="0,0,864273,590855"/>
                </v:shape>
                <v:shape id="Shape 78" o:spid="_x0000_s1052" style="position:absolute;left:12885;top:14923;width:4065;height:2792;visibility:visible;mso-wrap-style:square;v-text-anchor:top" coordsize="907923,612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" path="m,l43650,r,568731l864273,568731,864273,r43650,l907923,612965,,612965,,xe" fillcolor="black" strokecolor="#4d4d4d" strokeweight="0">
                  <v:stroke endcap="round"/>
                  <v:path arrowok="t" textboxrect="0,0,907923,612965"/>
                </v:shape>
                <v:shape id="Shape 757" o:spid="_x0000_s1053" style="position:absolute;left:14820;top:14055;width:195;height:3627;visibility:visible;mso-wrap-style:square;v-text-anchor:top" coordsize="43650,796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" path="m,l43650,r,796315l,796315,,e" fillcolor="black" strokecolor="#4d4d4d" strokeweight="0">
                  <v:stroke endcap="round"/>
                  <v:path arrowok="t" textboxrect="0,0,43650,796315"/>
                </v:shape>
                <v:shape id="Shape 80" o:spid="_x0000_s1054" style="position:absolute;left:14942;top:12771;width:1001;height:1029;visibility:visible;mso-wrap-style:square;v-text-anchor:top" coordsize="223482,2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" path="m112027,v62534,,111455,49644,111455,113018c223482,176390,173355,226035,110808,226035l,226035,,113589c,50216,49479,,112027,xe" strokecolor="#4d4d4d" strokeweight="0">
                  <v:stroke endcap="round"/>
                  <v:path arrowok="t" textboxrect="0,0,223482,226035"/>
                </v:shape>
                <v:shape id="Shape 81" o:spid="_x0000_s1055" style="position:absolute;left:14844;top:12670;width:598;height:1231;visibility:visible;mso-wrap-style:square;v-text-anchor:top" coordsize="133566,27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" path="m133566,r,44262l98412,51286c65931,64992,43650,97213,43650,135684r,90323l132639,226007r927,-183l133566,270150r-927,91l,270241,,135684c,69098,45020,15133,106548,2682l133566,xe" fillcolor="black" strokecolor="#4d4d4d" strokeweight="0">
                  <v:stroke endcap="round"/>
                  <v:path arrowok="t" textboxrect="0,0,133566,270241"/>
                </v:shape>
                <v:shape id="Shape 82" o:spid="_x0000_s1056" style="position:absolute;left:15442;top:12670;width:598;height:1230;visibility:visible;mso-wrap-style:square;v-text-anchor:top" coordsize="133566,27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" path="m279,c75019,,133566,59360,133566,135128v,66308,-45234,120044,-107063,132442l,270178,,225852r34757,-6853c67470,205380,89916,173361,89916,135128,89916,84163,50546,44234,279,44234l,44290,,28,279,xe" fillcolor="black" strokecolor="#4d4d4d" strokeweight="0">
                  <v:stroke endcap="round"/>
                  <v:path arrowok="t" textboxrect="0,0,133566,270178"/>
                </v:shape>
                <v:shape id="Shape 83" o:spid="_x0000_s1057" style="position:absolute;left:13917;top:12771;width:1001;height:1029;visibility:visible;mso-wrap-style:square;v-text-anchor:top" coordsize="223482,2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" path="m111455,v62548,,112027,50216,112027,113589l223482,226035r-110807,c50127,226035,,176390,,113018,,49644,48921,,111455,xe" strokecolor="#4d4d4d" strokeweight="0">
                  <v:stroke endcap="round"/>
                  <v:path arrowok="t" textboxrect="0,0,223482,226035"/>
                </v:shape>
                <v:shape id="Shape 84" o:spid="_x0000_s1058" style="position:absolute;left:13819;top:12670;width:598;height:1230;visibility:visible;mso-wrap-style:square;v-text-anchor:top" coordsize="133566,27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" path="m133286,r280,28l133566,44290r-280,-56c83033,44234,43650,84163,43650,135128v,38233,22446,70252,55159,83871l133566,225852r,44326l107066,267570c45243,255172,,201436,,135128,,59360,58547,,133286,xe" fillcolor="black" strokecolor="#4d4d4d" strokeweight="0">
                  <v:stroke endcap="round"/>
                  <v:path arrowok="t" textboxrect="0,0,133566,270178"/>
                </v:shape>
                <v:shape id="Shape 85" o:spid="_x0000_s1059" style="position:absolute;left:14417;top:12670;width:599;height:1231;visibility:visible;mso-wrap-style:square;v-text-anchor:top" coordsize="133566,27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" path="m,l27021,2682c88556,15133,133566,69098,133566,135684r,134557l927,270241,,270150,,225824r927,183l89916,226007r,-90323c89916,97213,67635,64992,35154,51286l,44262,,xe" fillcolor="black" strokecolor="#4d4d4d" strokeweight="0">
                  <v:stroke endcap="round"/>
                  <v:path arrowok="t" textboxrect="0,0,133566,270241"/>
                </v:shape>
                <v:shape id="Shape 86" o:spid="_x0000_s1060" style="position:absolute;left:27175;top:1641;width:1750;height:1021;visibility:visible;mso-wrap-style:square;v-text-anchor:top" coordsize="390830,224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" path="m349415,r41415,41415l262852,169406,179553,86106,41415,224231,,182817,179553,3277r83299,83299l349415,xe" fillcolor="#4d4d4d" strokecolor="#4d4d4d" strokeweight="0">
                  <v:stroke endcap="round"/>
                  <v:path arrowok="t" textboxrect="0,0,390830,224231"/>
                </v:shape>
                <v:shape id="Shape 87" o:spid="_x0000_s1061" style="position:absolute;left:28498;top:1356;width:707;height:720;visibility:visible;mso-wrap-style:square;v-text-anchor:top" coordsize="157975,157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" path="m157975,l115659,157975,,42316,157975,xe" fillcolor="#4d4d4d" strokecolor="#4d4d4d" strokeweight="0">
                  <v:stroke endcap="round"/>
                  <v:path arrowok="t" textboxrect="0,0,157975,157975"/>
                </v:shape>
                <v:shape id="Shape 88" o:spid="_x0000_s1062" style="position:absolute;left:26875;top:641;width:2448;height:2549;visibility:visible;mso-wrap-style:square;v-text-anchor:top" coordsize="546710,559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" path="m,l39040,r,520674l546710,520674r,39053l,559727,,xe" fillcolor="#4d4d4d" strokecolor="#4d4d4d" strokeweight="0">
                  <v:stroke endcap="round"/>
                  <v:path arrowok="t" textboxrect="0,0,546710,559727"/>
                </v:shape>
                <v:shape id="Shape 758" o:spid="_x0000_s1063" style="position:absolute;left:26993;top:937;width:201;height:178;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" path="m,l44742,r,39053l,39053,,e" fillcolor="#4d4d4d" strokecolor="#4d4d4d" strokeweight="0">
                  <v:stroke endcap="round"/>
                  <v:path arrowok="t" textboxrect="0,0,44742,39053"/>
                </v:shape>
                <v:shape id="Shape 759" o:spid="_x0000_s1064" style="position:absolute;left:26993;top:1471;width:201;height:177;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" path="m,l44742,r,39053l,39053,,e" fillcolor="#4d4d4d" strokecolor="#4d4d4d" strokeweight="0">
                  <v:stroke endcap="round"/>
                  <v:path arrowok="t" textboxrect="0,0,44742,39053"/>
                </v:shape>
                <v:shape id="Shape 760" o:spid="_x0000_s1065" style="position:absolute;left:26993;top:2004;width:201;height:178;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" path="m,l44742,r,39053l,39053,,e" fillcolor="#4d4d4d" strokecolor="#4d4d4d" strokeweight="0">
                  <v:stroke endcap="round"/>
                  <v:path arrowok="t" textboxrect="0,0,44742,39053"/>
                </v:shape>
                <v:shape id="Shape 761" o:spid="_x0000_s1066" style="position:absolute;left:26993;top:2538;width:201;height:177;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" path="m,l44742,r,39053l,39053,,e" fillcolor="#4d4d4d" strokecolor="#4d4d4d" strokeweight="0">
                  <v:stroke endcap="round"/>
                  <v:path arrowok="t" textboxrect="0,0,44742,39053"/>
                </v:shape>
                <v:shape id="Shape 93" o:spid="_x0000_s1067" style="position:absolute;left:26670;top:27124;width:1260;height:2197;visibility:visible;mso-wrap-style:square;v-text-anchor:top" coordsize="281620,482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" path="m141745,v37998,,73622,14707,100330,41402l281620,80946r,48731l217716,65774c197510,45593,170536,34468,141745,34468v-28791,,-55753,11125,-75959,31306c45593,85966,34468,112954,34468,141745v,28790,11125,55765,31318,75959l281620,433547r,48732l41427,242074c14719,215379,,179743,,141745,,103746,14719,68110,41427,41402,68110,14707,103746,,141745,xe" fillcolor="black" strokecolor="#4d4d4d" strokeweight="0">
                  <v:stroke endcap="round"/>
                  <v:path arrowok="t" textboxrect="0,0,281620,482279"/>
                </v:shape>
                <v:shape id="Shape 94" o:spid="_x0000_s1068" style="position:absolute;left:27930;top:27493;width:1261;height:2196;visibility:visible;mso-wrap-style:square;v-text-anchor:top" coordsize="281602,482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" path="m,l240121,240110v20741,20745,33704,46372,38889,73217l281602,340441r,6l279010,367561v-5185,26844,-18148,52468,-38889,73209c213400,467478,177777,482185,139778,482185v-37998,,-73634,-14707,-100342,-41415l,401333,,352601r63807,63810c84000,436604,110987,447717,139778,447717v28791,,55779,-11113,75972,-31306c257621,374527,257621,306366,215750,264481l,48731,,xe" fillcolor="black" strokecolor="#4d4d4d" strokeweight="0">
                  <v:stroke endcap="round"/>
                  <v:path arrowok="t" textboxrect="0,0,281602,482185"/>
                </v:shape>
                <v:shape id="Shape 95" o:spid="_x0000_s1069" style="position:absolute;left:26692;top:27203;width:1760;height:1734;visibility:visible;mso-wrap-style:square;v-text-anchor:top" coordsize="392938,380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" path="m136632,v31954,,63908,12122,88145,36366l392938,204514,216637,380816,48476,212654c,164179,,84842,48476,36366,72720,12122,104677,,136632,xe" fillcolor="#4d4d4d" strokecolor="#4d4d4d" strokeweight="0">
                  <v:stroke endcap="round"/>
                  <v:path arrowok="t" textboxrect="0,0,392938,380816"/>
                </v:shape>
                <v:shape id="Shape 763" o:spid="_x0000_s1070" style="position:absolute;left:10039;top:14268;width:293;height:1752;visibility:visible;mso-wrap-style:square;v-text-anchor:top" coordsize="65494,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" path="m,l65494,r,384772l,384772,,e" fillcolor="#4d4d4d" strokecolor="#4d4d4d" strokeweight="0">
                  <v:stroke endcap="round"/>
                  <v:path arrowok="t" textboxrect="0,0,65494,384772"/>
                </v:shape>
                <v:shape id="Shape 766" o:spid="_x0000_s1071" style="position:absolute;left:9782;top:14268;width:147;height:1752;visibility:visible;mso-wrap-style:square;v-text-anchor:top" coordsize="32741,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" path="m,l32741,r,384772l,384772,,e" fillcolor="#4d4d4d" strokecolor="#4d4d4d" strokeweight="0">
                  <v:stroke endcap="round"/>
                  <v:path arrowok="t" textboxrect="0,0,32741,384772"/>
                </v:shape>
                <v:shape id="Shape 767" o:spid="_x0000_s1072" style="position:absolute;left:10515;top:14268;width:147;height:1752;visibility:visible;mso-wrap-style:square;v-text-anchor:top" coordsize="32741,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" path="m,l32741,r,384772l,384772,,e" fillcolor="#4d4d4d" strokecolor="#4d4d4d" strokeweight="0">
                  <v:stroke endcap="round"/>
                  <v:path arrowok="t" textboxrect="0,0,32741,384772"/>
                </v:shape>
                <v:shape id="Shape 102" o:spid="_x0000_s1073" style="position:absolute;left:11498;top:14864;width:369;height:188;visibility:visible;mso-wrap-style:square;v-text-anchor:top" coordsize="82410,41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" path="m41199,c63957,,82410,18440,82410,41199l,41199c,18440,18453,,41199,xe" fillcolor="#4d4d4d" strokecolor="#4d4d4d" strokeweight="0">
                  <v:stroke endcap="round"/>
                  <v:path arrowok="t" textboxrect="0,0,82410,41199"/>
                </v:shape>
                <v:shape id="Shape 103" o:spid="_x0000_s1074" style="position:absolute;left:10992;top:14268;width:293;height:1023;visibility:visible;mso-wrap-style:square;v-text-anchor:top" coordsize="65494,224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" path="m,l65494,r,181851c41148,192215,19126,206870,,224612l,xe" fillcolor="#4d4d4d" strokecolor="#4d4d4d" strokeweight="0">
                  <v:stroke endcap="round"/>
                  <v:path arrowok="t" textboxrect="0,0,65494,224612"/>
                </v:shape>
                <v:shape id="Shape 104" o:spid="_x0000_s1075" style="position:absolute;left:10607;top:16095;width:2150;height:298;visibility:visible;mso-wrap-style:square;v-text-anchor:top" coordsize="480276,65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" path="m32753,l447535,v18085,,32741,14668,32741,32753c480276,50826,465620,65494,447535,65494r-414782,c14668,65494,,50826,,32753,,14668,14668,,32753,xe" fillcolor="#4d4d4d" strokecolor="#4d4d4d" strokeweight="0">
                  <v:stroke endcap="round"/>
                  <v:path arrowok="t" textboxrect="0,0,480276,65494"/>
                </v:shape>
                <v:shape id="Shape 105" o:spid="_x0000_s1076" style="position:absolute;left:10772;top:14268;width:147;height:1321;visibility:visible;mso-wrap-style:square;v-text-anchor:top" coordsize="32741,290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" path="m,l32741,r,241402c19812,256121,8801,272504,,290207l,xe" fillcolor="#4d4d4d" strokecolor="#4d4d4d" strokeweight="0">
                  <v:stroke endcap="round"/>
                  <v:path arrowok="t" textboxrect="0,0,32741,290207"/>
                </v:shape>
                <v:shape id="Shape 106" o:spid="_x0000_s1077" style="position:absolute;left:10815;top:15163;width:1735;height:811;visibility:visible;mso-wrap-style:square;v-text-anchor:top" coordsize="387502,178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" path="m193751,c295440,,379158,78486,387502,178054l,178054c8344,78486,92062,,193751,xe" fillcolor="#4d4d4d" strokecolor="#4d4d4d" strokeweight="0">
                  <v:stroke endcap="round"/>
                  <v:path arrowok="t" textboxrect="0,0,387502,178054"/>
                </v:shape>
                <v:shape id="Shape 112" o:spid="_x0000_s1078" style="position:absolute;left:48535;top:4508;width:10464;height:10643;visibility:visible;mso-wrap-style:square;v-text-anchor:top" coordsize="2337130,2337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" path="m,2337029l2337130,e" filled="f" strokecolor="#4d4d4d" strokeweight=".71156mm">
                  <v:stroke miterlimit="1" joinstyle="miter"/>
                  <v:path arrowok="t" textboxrect="0,0,2337130,2337029"/>
                </v:shape>
                <v:shape id="Shape 113" o:spid="_x0000_s1079" style="position:absolute;left:48535;top:15134;width:10464;height:10644;visibility:visible;mso-wrap-style:square;v-text-anchor:top" coordsize="2337144,233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" path="m,l2337144,2337143e" filled="f" strokecolor="#4d4d4d" strokeweight=".71156mm">
                  <v:stroke miterlimit="1" joinstyle="miter"/>
                  <v:path arrowok="t" textboxrect="0,0,2337144,2337143"/>
                </v:shape>
                <v:shape id="Shape 114" o:spid="_x0000_s1080" style="position:absolute;left:46020;top:12702;width:5253;height:5177;visibility:visible;mso-wrap-style:square;v-text-anchor:top" coordsize="1173328,1136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" path="m607470,6717v73622,2238,148218,20064,219173,55342c1060704,178429,1173328,454832,1086815,700615,981914,998658,639826,1136758,355994,995661,282677,959212,221615,906850,174549,844836l300419,778923,126174,769004c107100,732251,92952,693185,82944,653015l40894,635743c13284,624415,,592652,11392,565157l95822,357093c174508,133569,386604,,607470,6717xe" strokecolor="#4d4d4d" strokeweight="0">
                  <v:stroke miterlimit="1" joinstyle="miter"/>
                  <v:path arrowok="t" textboxrect="0,0,1173328,1136758"/>
                </v:shape>
                <v:shape id="Shape 115" o:spid="_x0000_s1081" style="position:absolute;left:45908;top:12642;width:2627;height:4939;visibility:visible;mso-wrap-style:square;v-text-anchor:top" coordsize="586770,1084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" path="m586770,r,43842l537811,47692c357385,76281,203516,201629,141630,377451l56820,586467v-6833,16536,1042,35357,17500,42126l126657,650082r2680,10757c138226,696551,150267,730155,165189,760940r240716,13703l233337,865029v43968,52274,96851,93968,157518,124130c444176,1015658,500133,1032369,557843,1039074r28927,1669l586770,1084587r-34046,-1961c489952,1075345,429114,1057190,371183,1028377,296710,991369,233070,938461,181991,871164l166357,850564r78601,-41161l137389,803269r-5766,-11099c114147,758463,99949,721519,89383,682213l57518,669119c18618,653130,,608642,16053,569920l100419,361995c167405,171649,334698,35463,530916,4390l586770,xe" fillcolor="#4d4d4d" strokecolor="#4d4d4d" strokeweight="0">
                  <v:stroke miterlimit="1" joinstyle="miter"/>
                  <v:path arrowok="t" textboxrect="0,0,586770,1084587"/>
                </v:shape>
                <v:shape id="Shape 116" o:spid="_x0000_s1082" style="position:absolute;left:48535;top:12631;width:2850;height:4958;visibility:visible;mso-wrap-style:square;v-text-anchor:top" coordsize="636468,1088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" path="m29802,v85255,,167665,19469,244919,57899c519908,179781,636468,465849,545854,723316,468955,941806,261361,1088618,29345,1088618r-13,l,1086929r,-43843l29332,1044778v213347,,404216,-135014,474942,-335966c587586,472135,480436,209169,255049,97117,183955,61773,108173,43840,29802,43840l,46184,,2342,29802,xe" fillcolor="#4d4d4d" strokecolor="#4d4d4d" strokeweight="0">
                  <v:stroke miterlimit="1" joinstyle="miter"/>
                  <v:path arrowok="t" textboxrect="0,0,636468,1088618"/>
                </v:shape>
                <v:shape id="Shape 117" o:spid="_x0000_s1083" style="position:absolute;left:47157;top:14347;width:428;height:462;visibility:visible;mso-wrap-style:square;v-text-anchor:top" coordsize="95631,101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" path="m51899,1975v7225,659,14484,3091,21190,7532c87985,19388,95631,38146,91846,55557,85039,86901,49352,101316,22543,83536,7645,73668,,54897,3772,37485,8877,13978,30228,,51899,1975xe" fillcolor="#4d4d4d" strokecolor="#4d4d4d" strokeweight="0">
                  <v:stroke miterlimit="1" joinstyle="miter"/>
                  <v:path arrowok="t" textboxrect="0,0,95631,101316"/>
                </v:shape>
                <w10:wrap type="topAndBottom"/>
              </v:group>
            </w:pict>
          </mc:Fallback>
        </mc:AlternateContent>
      </w:r>
      <w:r w:rsidR="00AC7F82">
        <w:rPr>
          <w:color w:val="5F5F5F"/>
        </w:rPr>
        <w:br w:type="page"/>
      </w:r>
    </w:p>
    <w:p w14:paraId="2994F348" w14:textId="14F02ACA" w:rsidR="001560CD" w:rsidRPr="001102C0" w:rsidRDefault="001560CD" w:rsidP="007B2C34">
      <w:pPr>
        <w:pStyle w:val="Title"/>
        <w:rPr>
          <w:color w:val="5F5F5F"/>
          <w:sz w:val="28"/>
          <w:szCs w:val="28"/>
        </w:rPr>
      </w:pPr>
      <w:bookmarkStart w:id="2" w:name="_Toc523071069"/>
      <w:r w:rsidRPr="001102C0">
        <w:rPr>
          <w:color w:val="5F5F5F"/>
          <w:sz w:val="40"/>
          <w:szCs w:val="40"/>
        </w:rPr>
        <w:lastRenderedPageBreak/>
        <w:t>Table of Contents</w:t>
      </w:r>
      <w:bookmarkEnd w:id="0"/>
      <w:bookmarkEnd w:id="2"/>
    </w:p>
    <w:p w14:paraId="73318BD8" w14:textId="31F3D8B5" w:rsidR="00F2252D" w:rsidRDefault="001560CD" w:rsidP="00F2252D">
      <w:pPr>
        <w:pStyle w:val="TOC1"/>
        <w:rPr>
          <w:rFonts w:asciiTheme="minorHAnsi" w:eastAsiaTheme="minorEastAsia" w:hAnsiTheme="minorHAnsi" w:cstheme="minorBidi"/>
          <w:szCs w:val="22"/>
          <w:lang w:val="en-US"/>
        </w:rPr>
      </w:pPr>
      <w:r w:rsidRPr="002A0747">
        <w:rPr>
          <w:rFonts w:cs="Arial"/>
          <w:color w:val="5F5F5F"/>
          <w:szCs w:val="22"/>
        </w:rPr>
        <w:fldChar w:fldCharType="begin"/>
      </w:r>
      <w:r w:rsidRPr="002A0747">
        <w:rPr>
          <w:rFonts w:cs="Arial"/>
          <w:color w:val="5F5F5F"/>
          <w:szCs w:val="22"/>
        </w:rPr>
        <w:instrText xml:space="preserve"> TOC \o "1-4" \h \z \u </w:instrText>
      </w:r>
      <w:r w:rsidRPr="002A0747">
        <w:rPr>
          <w:rFonts w:cs="Arial"/>
          <w:color w:val="5F5F5F"/>
          <w:szCs w:val="22"/>
        </w:rPr>
        <w:fldChar w:fldCharType="separate"/>
      </w:r>
      <w:hyperlink w:anchor="_Toc523071068" w:history="1">
        <w:r w:rsidR="00F2252D" w:rsidRPr="004C0AAB">
          <w:rPr>
            <w:rStyle w:val="Hyperlink"/>
            <w:rFonts w:ascii="Century Gothic" w:hAnsi="Century Gothic"/>
            <w:lang w:val="af-ZA"/>
          </w:rPr>
          <w:t>Executive Summary</w:t>
        </w:r>
        <w:r w:rsidR="00F2252D">
          <w:rPr>
            <w:webHidden/>
          </w:rPr>
          <w:tab/>
        </w:r>
        <w:r w:rsidR="00F2252D">
          <w:rPr>
            <w:webHidden/>
          </w:rPr>
          <w:fldChar w:fldCharType="begin"/>
        </w:r>
        <w:r w:rsidR="00F2252D">
          <w:rPr>
            <w:webHidden/>
          </w:rPr>
          <w:instrText xml:space="preserve"> PAGEREF _Toc523071068 \h </w:instrText>
        </w:r>
        <w:r w:rsidR="00F2252D">
          <w:rPr>
            <w:webHidden/>
          </w:rPr>
        </w:r>
        <w:r w:rsidR="00F2252D">
          <w:rPr>
            <w:webHidden/>
          </w:rPr>
          <w:fldChar w:fldCharType="separate"/>
        </w:r>
        <w:r w:rsidR="00F2252D">
          <w:rPr>
            <w:webHidden/>
          </w:rPr>
          <w:t>I</w:t>
        </w:r>
        <w:r w:rsidR="00F2252D">
          <w:rPr>
            <w:webHidden/>
          </w:rPr>
          <w:fldChar w:fldCharType="end"/>
        </w:r>
      </w:hyperlink>
    </w:p>
    <w:p w14:paraId="4ECEC6D1" w14:textId="4500A4F7" w:rsidR="00F2252D" w:rsidRDefault="00666B45" w:rsidP="00F2252D">
      <w:pPr>
        <w:pStyle w:val="TOC1"/>
        <w:rPr>
          <w:rFonts w:asciiTheme="minorHAnsi" w:eastAsiaTheme="minorEastAsia" w:hAnsiTheme="minorHAnsi" w:cstheme="minorBidi"/>
          <w:szCs w:val="22"/>
          <w:lang w:val="en-US"/>
        </w:rPr>
      </w:pPr>
      <w:hyperlink w:anchor="_Toc523071069" w:history="1">
        <w:r w:rsidR="00F2252D" w:rsidRPr="004C0AAB">
          <w:rPr>
            <w:rStyle w:val="Hyperlink"/>
            <w:rFonts w:ascii="Century Gothic" w:hAnsi="Century Gothic"/>
          </w:rPr>
          <w:t>Table of Contents</w:t>
        </w:r>
        <w:r w:rsidR="00F2252D">
          <w:rPr>
            <w:webHidden/>
          </w:rPr>
          <w:tab/>
        </w:r>
        <w:r w:rsidR="00F2252D">
          <w:rPr>
            <w:webHidden/>
          </w:rPr>
          <w:fldChar w:fldCharType="begin"/>
        </w:r>
        <w:r w:rsidR="00F2252D">
          <w:rPr>
            <w:webHidden/>
          </w:rPr>
          <w:instrText xml:space="preserve"> PAGEREF _Toc523071069 \h </w:instrText>
        </w:r>
        <w:r w:rsidR="00F2252D">
          <w:rPr>
            <w:webHidden/>
          </w:rPr>
        </w:r>
        <w:r w:rsidR="00F2252D">
          <w:rPr>
            <w:webHidden/>
          </w:rPr>
          <w:fldChar w:fldCharType="separate"/>
        </w:r>
        <w:r w:rsidR="00F2252D">
          <w:rPr>
            <w:webHidden/>
          </w:rPr>
          <w:t>II</w:t>
        </w:r>
        <w:r w:rsidR="00F2252D">
          <w:rPr>
            <w:webHidden/>
          </w:rPr>
          <w:fldChar w:fldCharType="end"/>
        </w:r>
      </w:hyperlink>
    </w:p>
    <w:p w14:paraId="6DAE28BF" w14:textId="11300AAF" w:rsidR="00F2252D" w:rsidRDefault="00666B45" w:rsidP="00F2252D">
      <w:pPr>
        <w:pStyle w:val="TOC1"/>
        <w:rPr>
          <w:rFonts w:asciiTheme="minorHAnsi" w:eastAsiaTheme="minorEastAsia" w:hAnsiTheme="minorHAnsi" w:cstheme="minorBidi"/>
          <w:szCs w:val="22"/>
          <w:lang w:val="en-US"/>
        </w:rPr>
      </w:pPr>
      <w:hyperlink w:anchor="_Toc523071070" w:history="1">
        <w:r w:rsidR="00F2252D" w:rsidRPr="004C0AAB">
          <w:rPr>
            <w:rStyle w:val="Hyperlink"/>
            <w:rFonts w:ascii="Century Gothic" w:hAnsi="Century Gothic"/>
          </w:rPr>
          <w:t>List of Tables</w:t>
        </w:r>
        <w:r w:rsidR="00F2252D">
          <w:rPr>
            <w:webHidden/>
          </w:rPr>
          <w:tab/>
        </w:r>
        <w:r w:rsidR="00F2252D">
          <w:rPr>
            <w:webHidden/>
          </w:rPr>
          <w:fldChar w:fldCharType="begin"/>
        </w:r>
        <w:r w:rsidR="00F2252D">
          <w:rPr>
            <w:webHidden/>
          </w:rPr>
          <w:instrText xml:space="preserve"> PAGEREF _Toc523071070 \h </w:instrText>
        </w:r>
        <w:r w:rsidR="00F2252D">
          <w:rPr>
            <w:webHidden/>
          </w:rPr>
        </w:r>
        <w:r w:rsidR="00F2252D">
          <w:rPr>
            <w:webHidden/>
          </w:rPr>
          <w:fldChar w:fldCharType="separate"/>
        </w:r>
        <w:r w:rsidR="00F2252D">
          <w:rPr>
            <w:webHidden/>
          </w:rPr>
          <w:t>III</w:t>
        </w:r>
        <w:r w:rsidR="00F2252D">
          <w:rPr>
            <w:webHidden/>
          </w:rPr>
          <w:fldChar w:fldCharType="end"/>
        </w:r>
      </w:hyperlink>
    </w:p>
    <w:p w14:paraId="4D5E2C02" w14:textId="45AFDECC" w:rsidR="00F2252D" w:rsidRDefault="00666B45" w:rsidP="00F2252D">
      <w:pPr>
        <w:pStyle w:val="TOC1"/>
        <w:rPr>
          <w:rFonts w:asciiTheme="minorHAnsi" w:eastAsiaTheme="minorEastAsia" w:hAnsiTheme="minorHAnsi" w:cstheme="minorBidi"/>
          <w:szCs w:val="22"/>
          <w:lang w:val="en-US"/>
        </w:rPr>
      </w:pPr>
      <w:hyperlink w:anchor="_Toc523071071" w:history="1">
        <w:r w:rsidR="00F2252D" w:rsidRPr="004C0AAB">
          <w:rPr>
            <w:rStyle w:val="Hyperlink"/>
            <w:rFonts w:ascii="Century Gothic" w:hAnsi="Century Gothic"/>
          </w:rPr>
          <w:t>List of Figures</w:t>
        </w:r>
        <w:r w:rsidR="00F2252D">
          <w:rPr>
            <w:webHidden/>
          </w:rPr>
          <w:tab/>
        </w:r>
        <w:r w:rsidR="00F2252D">
          <w:rPr>
            <w:webHidden/>
          </w:rPr>
          <w:fldChar w:fldCharType="begin"/>
        </w:r>
        <w:r w:rsidR="00F2252D">
          <w:rPr>
            <w:webHidden/>
          </w:rPr>
          <w:instrText xml:space="preserve"> PAGEREF _Toc523071071 \h </w:instrText>
        </w:r>
        <w:r w:rsidR="00F2252D">
          <w:rPr>
            <w:webHidden/>
          </w:rPr>
        </w:r>
        <w:r w:rsidR="00F2252D">
          <w:rPr>
            <w:webHidden/>
          </w:rPr>
          <w:fldChar w:fldCharType="separate"/>
        </w:r>
        <w:r w:rsidR="00F2252D">
          <w:rPr>
            <w:webHidden/>
          </w:rPr>
          <w:t>III</w:t>
        </w:r>
        <w:r w:rsidR="00F2252D">
          <w:rPr>
            <w:webHidden/>
          </w:rPr>
          <w:fldChar w:fldCharType="end"/>
        </w:r>
      </w:hyperlink>
    </w:p>
    <w:p w14:paraId="30CB360C" w14:textId="58F4C68F" w:rsidR="00F2252D" w:rsidRDefault="00666B45" w:rsidP="00F2252D">
      <w:pPr>
        <w:pStyle w:val="TOC1"/>
        <w:rPr>
          <w:rFonts w:asciiTheme="minorHAnsi" w:eastAsiaTheme="minorEastAsia" w:hAnsiTheme="minorHAnsi" w:cstheme="minorBidi"/>
          <w:szCs w:val="22"/>
          <w:lang w:val="en-US"/>
        </w:rPr>
      </w:pPr>
      <w:hyperlink w:anchor="_Toc523071072" w:history="1">
        <w:r w:rsidR="00F2252D" w:rsidRPr="004C0AAB">
          <w:rPr>
            <w:rStyle w:val="Hyperlink"/>
            <w:rFonts w:ascii="Century Gothic" w:hAnsi="Century Gothic"/>
          </w:rPr>
          <w:t>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The Business</w:t>
        </w:r>
        <w:r w:rsidR="00F2252D">
          <w:rPr>
            <w:webHidden/>
          </w:rPr>
          <w:tab/>
        </w:r>
        <w:r w:rsidR="00F2252D">
          <w:rPr>
            <w:webHidden/>
          </w:rPr>
          <w:fldChar w:fldCharType="begin"/>
        </w:r>
        <w:r w:rsidR="00F2252D">
          <w:rPr>
            <w:webHidden/>
          </w:rPr>
          <w:instrText xml:space="preserve"> PAGEREF _Toc523071072 \h </w:instrText>
        </w:r>
        <w:r w:rsidR="00F2252D">
          <w:rPr>
            <w:webHidden/>
          </w:rPr>
        </w:r>
        <w:r w:rsidR="00F2252D">
          <w:rPr>
            <w:webHidden/>
          </w:rPr>
          <w:fldChar w:fldCharType="separate"/>
        </w:r>
        <w:r w:rsidR="00F2252D">
          <w:rPr>
            <w:webHidden/>
          </w:rPr>
          <w:t>1</w:t>
        </w:r>
        <w:r w:rsidR="00F2252D">
          <w:rPr>
            <w:webHidden/>
          </w:rPr>
          <w:fldChar w:fldCharType="end"/>
        </w:r>
      </w:hyperlink>
    </w:p>
    <w:p w14:paraId="7EE544B8" w14:textId="21D83555"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3" w:history="1">
        <w:r w:rsidR="00F2252D" w:rsidRPr="004C0AAB">
          <w:rPr>
            <w:rStyle w:val="Hyperlink"/>
            <w:rFonts w:ascii="Century Gothic" w:hAnsi="Century Gothic"/>
            <w:noProof/>
          </w:rPr>
          <w:t>The Market</w:t>
        </w:r>
        <w:r w:rsidR="00F2252D">
          <w:rPr>
            <w:noProof/>
            <w:webHidden/>
          </w:rPr>
          <w:tab/>
        </w:r>
        <w:r w:rsidR="00F2252D">
          <w:rPr>
            <w:noProof/>
            <w:webHidden/>
          </w:rPr>
          <w:fldChar w:fldCharType="begin"/>
        </w:r>
        <w:r w:rsidR="00F2252D">
          <w:rPr>
            <w:noProof/>
            <w:webHidden/>
          </w:rPr>
          <w:instrText xml:space="preserve"> PAGEREF _Toc523071073 \h </w:instrText>
        </w:r>
        <w:r w:rsidR="00F2252D">
          <w:rPr>
            <w:noProof/>
            <w:webHidden/>
          </w:rPr>
        </w:r>
        <w:r w:rsidR="00F2252D">
          <w:rPr>
            <w:noProof/>
            <w:webHidden/>
          </w:rPr>
          <w:fldChar w:fldCharType="separate"/>
        </w:r>
        <w:r w:rsidR="00F2252D">
          <w:rPr>
            <w:noProof/>
            <w:webHidden/>
          </w:rPr>
          <w:t>1</w:t>
        </w:r>
        <w:r w:rsidR="00F2252D">
          <w:rPr>
            <w:noProof/>
            <w:webHidden/>
          </w:rPr>
          <w:fldChar w:fldCharType="end"/>
        </w:r>
      </w:hyperlink>
    </w:p>
    <w:p w14:paraId="3C8A494B" w14:textId="776110F4"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4" w:history="1">
        <w:r w:rsidR="00F2252D" w:rsidRPr="004C0AAB">
          <w:rPr>
            <w:rStyle w:val="Hyperlink"/>
            <w:rFonts w:ascii="Century Gothic" w:hAnsi="Century Gothic"/>
            <w:noProof/>
          </w:rPr>
          <w:t>The Future</w:t>
        </w:r>
        <w:r w:rsidR="00F2252D">
          <w:rPr>
            <w:noProof/>
            <w:webHidden/>
          </w:rPr>
          <w:tab/>
        </w:r>
        <w:r w:rsidR="00F2252D">
          <w:rPr>
            <w:noProof/>
            <w:webHidden/>
          </w:rPr>
          <w:fldChar w:fldCharType="begin"/>
        </w:r>
        <w:r w:rsidR="00F2252D">
          <w:rPr>
            <w:noProof/>
            <w:webHidden/>
          </w:rPr>
          <w:instrText xml:space="preserve"> PAGEREF _Toc523071074 \h </w:instrText>
        </w:r>
        <w:r w:rsidR="00F2252D">
          <w:rPr>
            <w:noProof/>
            <w:webHidden/>
          </w:rPr>
        </w:r>
        <w:r w:rsidR="00F2252D">
          <w:rPr>
            <w:noProof/>
            <w:webHidden/>
          </w:rPr>
          <w:fldChar w:fldCharType="separate"/>
        </w:r>
        <w:r w:rsidR="00F2252D">
          <w:rPr>
            <w:noProof/>
            <w:webHidden/>
          </w:rPr>
          <w:t>1</w:t>
        </w:r>
        <w:r w:rsidR="00F2252D">
          <w:rPr>
            <w:noProof/>
            <w:webHidden/>
          </w:rPr>
          <w:fldChar w:fldCharType="end"/>
        </w:r>
      </w:hyperlink>
    </w:p>
    <w:p w14:paraId="202AA53B" w14:textId="6AAD5135" w:rsidR="00F2252D" w:rsidRDefault="00666B45" w:rsidP="00F2252D">
      <w:pPr>
        <w:pStyle w:val="TOC1"/>
        <w:rPr>
          <w:rFonts w:asciiTheme="minorHAnsi" w:eastAsiaTheme="minorEastAsia" w:hAnsiTheme="minorHAnsi" w:cstheme="minorBidi"/>
          <w:szCs w:val="22"/>
          <w:lang w:val="en-US"/>
        </w:rPr>
      </w:pPr>
      <w:hyperlink w:anchor="_Toc523071075" w:history="1">
        <w:r w:rsidR="00F2252D" w:rsidRPr="004C0AAB">
          <w:rPr>
            <w:rStyle w:val="Hyperlink"/>
            <w:rFonts w:ascii="Century Gothic" w:hAnsi="Century Gothic"/>
          </w:rPr>
          <w:t>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Management Structure [Who]</w:t>
        </w:r>
        <w:r w:rsidR="00F2252D">
          <w:rPr>
            <w:webHidden/>
          </w:rPr>
          <w:tab/>
        </w:r>
        <w:r w:rsidR="00F2252D">
          <w:rPr>
            <w:webHidden/>
          </w:rPr>
          <w:fldChar w:fldCharType="begin"/>
        </w:r>
        <w:r w:rsidR="00F2252D">
          <w:rPr>
            <w:webHidden/>
          </w:rPr>
          <w:instrText xml:space="preserve"> PAGEREF _Toc523071075 \h </w:instrText>
        </w:r>
        <w:r w:rsidR="00F2252D">
          <w:rPr>
            <w:webHidden/>
          </w:rPr>
        </w:r>
        <w:r w:rsidR="00F2252D">
          <w:rPr>
            <w:webHidden/>
          </w:rPr>
          <w:fldChar w:fldCharType="separate"/>
        </w:r>
        <w:r w:rsidR="00F2252D">
          <w:rPr>
            <w:webHidden/>
          </w:rPr>
          <w:t>2</w:t>
        </w:r>
        <w:r w:rsidR="00F2252D">
          <w:rPr>
            <w:webHidden/>
          </w:rPr>
          <w:fldChar w:fldCharType="end"/>
        </w:r>
      </w:hyperlink>
    </w:p>
    <w:p w14:paraId="1F1179E3" w14:textId="5A77DFF1"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6" w:history="1">
        <w:r w:rsidR="00F2252D" w:rsidRPr="004C0AAB">
          <w:rPr>
            <w:rStyle w:val="Hyperlink"/>
            <w:rFonts w:ascii="Century Gothic" w:hAnsi="Century Gothic"/>
            <w:noProof/>
          </w:rPr>
          <w:t>Management Team (Key Personnel)</w:t>
        </w:r>
        <w:r w:rsidR="00F2252D">
          <w:rPr>
            <w:noProof/>
            <w:webHidden/>
          </w:rPr>
          <w:tab/>
        </w:r>
        <w:r w:rsidR="00F2252D">
          <w:rPr>
            <w:noProof/>
            <w:webHidden/>
          </w:rPr>
          <w:fldChar w:fldCharType="begin"/>
        </w:r>
        <w:r w:rsidR="00F2252D">
          <w:rPr>
            <w:noProof/>
            <w:webHidden/>
          </w:rPr>
          <w:instrText xml:space="preserve"> PAGEREF _Toc523071076 \h </w:instrText>
        </w:r>
        <w:r w:rsidR="00F2252D">
          <w:rPr>
            <w:noProof/>
            <w:webHidden/>
          </w:rPr>
        </w:r>
        <w:r w:rsidR="00F2252D">
          <w:rPr>
            <w:noProof/>
            <w:webHidden/>
          </w:rPr>
          <w:fldChar w:fldCharType="separate"/>
        </w:r>
        <w:r w:rsidR="00F2252D">
          <w:rPr>
            <w:noProof/>
            <w:webHidden/>
          </w:rPr>
          <w:t>2</w:t>
        </w:r>
        <w:r w:rsidR="00F2252D">
          <w:rPr>
            <w:noProof/>
            <w:webHidden/>
          </w:rPr>
          <w:fldChar w:fldCharType="end"/>
        </w:r>
      </w:hyperlink>
    </w:p>
    <w:p w14:paraId="7C7DCECE" w14:textId="254EFAD3"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7" w:history="1">
        <w:r w:rsidR="00F2252D" w:rsidRPr="004C0AAB">
          <w:rPr>
            <w:rStyle w:val="Hyperlink"/>
            <w:rFonts w:ascii="Century Gothic" w:hAnsi="Century Gothic"/>
            <w:noProof/>
          </w:rPr>
          <w:t>Organizational Structure</w:t>
        </w:r>
        <w:r w:rsidR="00F2252D">
          <w:rPr>
            <w:noProof/>
            <w:webHidden/>
          </w:rPr>
          <w:tab/>
        </w:r>
        <w:r w:rsidR="00F2252D">
          <w:rPr>
            <w:noProof/>
            <w:webHidden/>
          </w:rPr>
          <w:fldChar w:fldCharType="begin"/>
        </w:r>
        <w:r w:rsidR="00F2252D">
          <w:rPr>
            <w:noProof/>
            <w:webHidden/>
          </w:rPr>
          <w:instrText xml:space="preserve"> PAGEREF _Toc523071077 \h </w:instrText>
        </w:r>
        <w:r w:rsidR="00F2252D">
          <w:rPr>
            <w:noProof/>
            <w:webHidden/>
          </w:rPr>
        </w:r>
        <w:r w:rsidR="00F2252D">
          <w:rPr>
            <w:noProof/>
            <w:webHidden/>
          </w:rPr>
          <w:fldChar w:fldCharType="separate"/>
        </w:r>
        <w:r w:rsidR="00F2252D">
          <w:rPr>
            <w:noProof/>
            <w:webHidden/>
          </w:rPr>
          <w:t>2</w:t>
        </w:r>
        <w:r w:rsidR="00F2252D">
          <w:rPr>
            <w:noProof/>
            <w:webHidden/>
          </w:rPr>
          <w:fldChar w:fldCharType="end"/>
        </w:r>
      </w:hyperlink>
    </w:p>
    <w:p w14:paraId="0173B0C6" w14:textId="40EC6E60"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8" w:history="1">
        <w:r w:rsidR="00F2252D" w:rsidRPr="004C0AAB">
          <w:rPr>
            <w:rStyle w:val="Hyperlink"/>
            <w:rFonts w:ascii="Century Gothic" w:hAnsi="Century Gothic"/>
            <w:noProof/>
          </w:rPr>
          <w:t>Staff Lifecycle (Recruitment, Responsibility &amp; Accountability)</w:t>
        </w:r>
        <w:r w:rsidR="00F2252D">
          <w:rPr>
            <w:noProof/>
            <w:webHidden/>
          </w:rPr>
          <w:tab/>
        </w:r>
        <w:r w:rsidR="00F2252D">
          <w:rPr>
            <w:noProof/>
            <w:webHidden/>
          </w:rPr>
          <w:fldChar w:fldCharType="begin"/>
        </w:r>
        <w:r w:rsidR="00F2252D">
          <w:rPr>
            <w:noProof/>
            <w:webHidden/>
          </w:rPr>
          <w:instrText xml:space="preserve"> PAGEREF _Toc523071078 \h </w:instrText>
        </w:r>
        <w:r w:rsidR="00F2252D">
          <w:rPr>
            <w:noProof/>
            <w:webHidden/>
          </w:rPr>
        </w:r>
        <w:r w:rsidR="00F2252D">
          <w:rPr>
            <w:noProof/>
            <w:webHidden/>
          </w:rPr>
          <w:fldChar w:fldCharType="separate"/>
        </w:r>
        <w:r w:rsidR="00F2252D">
          <w:rPr>
            <w:noProof/>
            <w:webHidden/>
          </w:rPr>
          <w:t>2</w:t>
        </w:r>
        <w:r w:rsidR="00F2252D">
          <w:rPr>
            <w:noProof/>
            <w:webHidden/>
          </w:rPr>
          <w:fldChar w:fldCharType="end"/>
        </w:r>
      </w:hyperlink>
    </w:p>
    <w:p w14:paraId="4E5139D3" w14:textId="7D3A41AC" w:rsidR="00F2252D" w:rsidRDefault="00666B45" w:rsidP="00F2252D">
      <w:pPr>
        <w:pStyle w:val="TOC1"/>
        <w:rPr>
          <w:rFonts w:asciiTheme="minorHAnsi" w:eastAsiaTheme="minorEastAsia" w:hAnsiTheme="minorHAnsi" w:cstheme="minorBidi"/>
          <w:szCs w:val="22"/>
          <w:lang w:val="en-US"/>
        </w:rPr>
      </w:pPr>
      <w:hyperlink w:anchor="_Toc523071079" w:history="1">
        <w:r w:rsidR="00F2252D" w:rsidRPr="004C0AAB">
          <w:rPr>
            <w:rStyle w:val="Hyperlink"/>
            <w:rFonts w:ascii="Century Gothic" w:hAnsi="Century Gothic"/>
          </w:rPr>
          <w:t>I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Manufacturing, Supply Chain &amp; Operation [What]</w:t>
        </w:r>
        <w:r w:rsidR="00F2252D">
          <w:rPr>
            <w:webHidden/>
          </w:rPr>
          <w:tab/>
        </w:r>
        <w:r w:rsidR="00F2252D">
          <w:rPr>
            <w:webHidden/>
          </w:rPr>
          <w:fldChar w:fldCharType="begin"/>
        </w:r>
        <w:r w:rsidR="00F2252D">
          <w:rPr>
            <w:webHidden/>
          </w:rPr>
          <w:instrText xml:space="preserve"> PAGEREF _Toc523071079 \h </w:instrText>
        </w:r>
        <w:r w:rsidR="00F2252D">
          <w:rPr>
            <w:webHidden/>
          </w:rPr>
        </w:r>
        <w:r w:rsidR="00F2252D">
          <w:rPr>
            <w:webHidden/>
          </w:rPr>
          <w:fldChar w:fldCharType="separate"/>
        </w:r>
        <w:r w:rsidR="00F2252D">
          <w:rPr>
            <w:webHidden/>
          </w:rPr>
          <w:t>3</w:t>
        </w:r>
        <w:r w:rsidR="00F2252D">
          <w:rPr>
            <w:webHidden/>
          </w:rPr>
          <w:fldChar w:fldCharType="end"/>
        </w:r>
      </w:hyperlink>
    </w:p>
    <w:p w14:paraId="1D243FB4" w14:textId="374905B2"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0" w:history="1">
        <w:r w:rsidR="00F2252D" w:rsidRPr="004C0AAB">
          <w:rPr>
            <w:rStyle w:val="Hyperlink"/>
            <w:rFonts w:ascii="Century Gothic" w:hAnsi="Century Gothic"/>
            <w:noProof/>
          </w:rPr>
          <w:t>Manufacturing or Service Plan</w:t>
        </w:r>
        <w:r w:rsidR="00F2252D">
          <w:rPr>
            <w:noProof/>
            <w:webHidden/>
          </w:rPr>
          <w:tab/>
        </w:r>
        <w:r w:rsidR="00F2252D">
          <w:rPr>
            <w:noProof/>
            <w:webHidden/>
          </w:rPr>
          <w:fldChar w:fldCharType="begin"/>
        </w:r>
        <w:r w:rsidR="00F2252D">
          <w:rPr>
            <w:noProof/>
            <w:webHidden/>
          </w:rPr>
          <w:instrText xml:space="preserve"> PAGEREF _Toc523071080 \h </w:instrText>
        </w:r>
        <w:r w:rsidR="00F2252D">
          <w:rPr>
            <w:noProof/>
            <w:webHidden/>
          </w:rPr>
        </w:r>
        <w:r w:rsidR="00F2252D">
          <w:rPr>
            <w:noProof/>
            <w:webHidden/>
          </w:rPr>
          <w:fldChar w:fldCharType="separate"/>
        </w:r>
        <w:r w:rsidR="00F2252D">
          <w:rPr>
            <w:noProof/>
            <w:webHidden/>
          </w:rPr>
          <w:t>3</w:t>
        </w:r>
        <w:r w:rsidR="00F2252D">
          <w:rPr>
            <w:noProof/>
            <w:webHidden/>
          </w:rPr>
          <w:fldChar w:fldCharType="end"/>
        </w:r>
      </w:hyperlink>
    </w:p>
    <w:p w14:paraId="12AC987C" w14:textId="468F6FEF"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1" w:history="1">
        <w:r w:rsidR="00F2252D" w:rsidRPr="004C0AAB">
          <w:rPr>
            <w:rStyle w:val="Hyperlink"/>
            <w:rFonts w:ascii="Century Gothic" w:hAnsi="Century Gothic"/>
            <w:noProof/>
          </w:rPr>
          <w:t>Supply Chain Plan</w:t>
        </w:r>
        <w:r w:rsidR="00F2252D">
          <w:rPr>
            <w:noProof/>
            <w:webHidden/>
          </w:rPr>
          <w:tab/>
        </w:r>
        <w:r w:rsidR="00F2252D">
          <w:rPr>
            <w:noProof/>
            <w:webHidden/>
          </w:rPr>
          <w:fldChar w:fldCharType="begin"/>
        </w:r>
        <w:r w:rsidR="00F2252D">
          <w:rPr>
            <w:noProof/>
            <w:webHidden/>
          </w:rPr>
          <w:instrText xml:space="preserve"> PAGEREF _Toc523071081 \h </w:instrText>
        </w:r>
        <w:r w:rsidR="00F2252D">
          <w:rPr>
            <w:noProof/>
            <w:webHidden/>
          </w:rPr>
        </w:r>
        <w:r w:rsidR="00F2252D">
          <w:rPr>
            <w:noProof/>
            <w:webHidden/>
          </w:rPr>
          <w:fldChar w:fldCharType="separate"/>
        </w:r>
        <w:r w:rsidR="00F2252D">
          <w:rPr>
            <w:noProof/>
            <w:webHidden/>
          </w:rPr>
          <w:t>3</w:t>
        </w:r>
        <w:r w:rsidR="00F2252D">
          <w:rPr>
            <w:noProof/>
            <w:webHidden/>
          </w:rPr>
          <w:fldChar w:fldCharType="end"/>
        </w:r>
      </w:hyperlink>
    </w:p>
    <w:p w14:paraId="02629A74" w14:textId="6B850E9B"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2" w:history="1">
        <w:r w:rsidR="00F2252D" w:rsidRPr="004C0AAB">
          <w:rPr>
            <w:rStyle w:val="Hyperlink"/>
            <w:rFonts w:ascii="Century Gothic" w:hAnsi="Century Gothic"/>
            <w:noProof/>
          </w:rPr>
          <w:t>Operational Plan</w:t>
        </w:r>
        <w:r w:rsidR="00F2252D">
          <w:rPr>
            <w:noProof/>
            <w:webHidden/>
          </w:rPr>
          <w:tab/>
        </w:r>
        <w:r w:rsidR="00F2252D">
          <w:rPr>
            <w:noProof/>
            <w:webHidden/>
          </w:rPr>
          <w:fldChar w:fldCharType="begin"/>
        </w:r>
        <w:r w:rsidR="00F2252D">
          <w:rPr>
            <w:noProof/>
            <w:webHidden/>
          </w:rPr>
          <w:instrText xml:space="preserve"> PAGEREF _Toc523071082 \h </w:instrText>
        </w:r>
        <w:r w:rsidR="00F2252D">
          <w:rPr>
            <w:noProof/>
            <w:webHidden/>
          </w:rPr>
        </w:r>
        <w:r w:rsidR="00F2252D">
          <w:rPr>
            <w:noProof/>
            <w:webHidden/>
          </w:rPr>
          <w:fldChar w:fldCharType="separate"/>
        </w:r>
        <w:r w:rsidR="00F2252D">
          <w:rPr>
            <w:noProof/>
            <w:webHidden/>
          </w:rPr>
          <w:t>3</w:t>
        </w:r>
        <w:r w:rsidR="00F2252D">
          <w:rPr>
            <w:noProof/>
            <w:webHidden/>
          </w:rPr>
          <w:fldChar w:fldCharType="end"/>
        </w:r>
      </w:hyperlink>
    </w:p>
    <w:p w14:paraId="1BCBF99B" w14:textId="2E09D4C5" w:rsidR="00F2252D" w:rsidRDefault="00666B45" w:rsidP="00F2252D">
      <w:pPr>
        <w:pStyle w:val="TOC1"/>
        <w:rPr>
          <w:rFonts w:asciiTheme="minorHAnsi" w:eastAsiaTheme="minorEastAsia" w:hAnsiTheme="minorHAnsi" w:cstheme="minorBidi"/>
          <w:szCs w:val="22"/>
          <w:lang w:val="en-US"/>
        </w:rPr>
      </w:pPr>
      <w:hyperlink w:anchor="_Toc523071083" w:history="1">
        <w:r w:rsidR="00F2252D" w:rsidRPr="004C0AAB">
          <w:rPr>
            <w:rStyle w:val="Hyperlink"/>
            <w:rFonts w:ascii="Century Gothic" w:hAnsi="Century Gothic"/>
          </w:rPr>
          <w:t>IV.</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Financial Management [How]</w:t>
        </w:r>
        <w:r w:rsidR="00F2252D">
          <w:rPr>
            <w:webHidden/>
          </w:rPr>
          <w:tab/>
        </w:r>
        <w:r w:rsidR="00F2252D">
          <w:rPr>
            <w:webHidden/>
          </w:rPr>
          <w:fldChar w:fldCharType="begin"/>
        </w:r>
        <w:r w:rsidR="00F2252D">
          <w:rPr>
            <w:webHidden/>
          </w:rPr>
          <w:instrText xml:space="preserve"> PAGEREF _Toc523071083 \h </w:instrText>
        </w:r>
        <w:r w:rsidR="00F2252D">
          <w:rPr>
            <w:webHidden/>
          </w:rPr>
        </w:r>
        <w:r w:rsidR="00F2252D">
          <w:rPr>
            <w:webHidden/>
          </w:rPr>
          <w:fldChar w:fldCharType="separate"/>
        </w:r>
        <w:r w:rsidR="00F2252D">
          <w:rPr>
            <w:webHidden/>
          </w:rPr>
          <w:t>4</w:t>
        </w:r>
        <w:r w:rsidR="00F2252D">
          <w:rPr>
            <w:webHidden/>
          </w:rPr>
          <w:fldChar w:fldCharType="end"/>
        </w:r>
      </w:hyperlink>
    </w:p>
    <w:p w14:paraId="7B338241" w14:textId="5AFF0194"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4" w:history="1">
        <w:r w:rsidR="00F2252D" w:rsidRPr="004C0AAB">
          <w:rPr>
            <w:rStyle w:val="Hyperlink"/>
            <w:rFonts w:ascii="Century Gothic" w:hAnsi="Century Gothic"/>
            <w:noProof/>
          </w:rPr>
          <w:t>Revenue Model</w:t>
        </w:r>
        <w:r w:rsidR="00F2252D">
          <w:rPr>
            <w:noProof/>
            <w:webHidden/>
          </w:rPr>
          <w:tab/>
        </w:r>
        <w:r w:rsidR="00F2252D">
          <w:rPr>
            <w:noProof/>
            <w:webHidden/>
          </w:rPr>
          <w:fldChar w:fldCharType="begin"/>
        </w:r>
        <w:r w:rsidR="00F2252D">
          <w:rPr>
            <w:noProof/>
            <w:webHidden/>
          </w:rPr>
          <w:instrText xml:space="preserve"> PAGEREF _Toc523071084 \h </w:instrText>
        </w:r>
        <w:r w:rsidR="00F2252D">
          <w:rPr>
            <w:noProof/>
            <w:webHidden/>
          </w:rPr>
        </w:r>
        <w:r w:rsidR="00F2252D">
          <w:rPr>
            <w:noProof/>
            <w:webHidden/>
          </w:rPr>
          <w:fldChar w:fldCharType="separate"/>
        </w:r>
        <w:r w:rsidR="00F2252D">
          <w:rPr>
            <w:noProof/>
            <w:webHidden/>
          </w:rPr>
          <w:t>4</w:t>
        </w:r>
        <w:r w:rsidR="00F2252D">
          <w:rPr>
            <w:noProof/>
            <w:webHidden/>
          </w:rPr>
          <w:fldChar w:fldCharType="end"/>
        </w:r>
      </w:hyperlink>
    </w:p>
    <w:p w14:paraId="0218EB62" w14:textId="71AF5C66"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5" w:history="1">
        <w:r w:rsidR="00F2252D" w:rsidRPr="004C0AAB">
          <w:rPr>
            <w:rStyle w:val="Hyperlink"/>
            <w:rFonts w:ascii="Century Gothic" w:hAnsi="Century Gothic"/>
            <w:noProof/>
          </w:rPr>
          <w:t>Cash to Cash Cycle</w:t>
        </w:r>
        <w:r w:rsidR="00F2252D">
          <w:rPr>
            <w:noProof/>
            <w:webHidden/>
          </w:rPr>
          <w:tab/>
        </w:r>
        <w:r w:rsidR="00F2252D">
          <w:rPr>
            <w:noProof/>
            <w:webHidden/>
          </w:rPr>
          <w:fldChar w:fldCharType="begin"/>
        </w:r>
        <w:r w:rsidR="00F2252D">
          <w:rPr>
            <w:noProof/>
            <w:webHidden/>
          </w:rPr>
          <w:instrText xml:space="preserve"> PAGEREF _Toc523071085 \h </w:instrText>
        </w:r>
        <w:r w:rsidR="00F2252D">
          <w:rPr>
            <w:noProof/>
            <w:webHidden/>
          </w:rPr>
        </w:r>
        <w:r w:rsidR="00F2252D">
          <w:rPr>
            <w:noProof/>
            <w:webHidden/>
          </w:rPr>
          <w:fldChar w:fldCharType="separate"/>
        </w:r>
        <w:r w:rsidR="00F2252D">
          <w:rPr>
            <w:noProof/>
            <w:webHidden/>
          </w:rPr>
          <w:t>4</w:t>
        </w:r>
        <w:r w:rsidR="00F2252D">
          <w:rPr>
            <w:noProof/>
            <w:webHidden/>
          </w:rPr>
          <w:fldChar w:fldCharType="end"/>
        </w:r>
      </w:hyperlink>
    </w:p>
    <w:p w14:paraId="110AB425" w14:textId="0DD04B85"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6" w:history="1">
        <w:r w:rsidR="00F2252D" w:rsidRPr="004C0AAB">
          <w:rPr>
            <w:rStyle w:val="Hyperlink"/>
            <w:rFonts w:ascii="Century Gothic" w:hAnsi="Century Gothic"/>
            <w:noProof/>
          </w:rPr>
          <w:t>The Finances</w:t>
        </w:r>
        <w:r w:rsidR="00F2252D">
          <w:rPr>
            <w:noProof/>
            <w:webHidden/>
          </w:rPr>
          <w:tab/>
        </w:r>
        <w:r w:rsidR="00F2252D">
          <w:rPr>
            <w:noProof/>
            <w:webHidden/>
          </w:rPr>
          <w:fldChar w:fldCharType="begin"/>
        </w:r>
        <w:r w:rsidR="00F2252D">
          <w:rPr>
            <w:noProof/>
            <w:webHidden/>
          </w:rPr>
          <w:instrText xml:space="preserve"> PAGEREF _Toc523071086 \h </w:instrText>
        </w:r>
        <w:r w:rsidR="00F2252D">
          <w:rPr>
            <w:noProof/>
            <w:webHidden/>
          </w:rPr>
        </w:r>
        <w:r w:rsidR="00F2252D">
          <w:rPr>
            <w:noProof/>
            <w:webHidden/>
          </w:rPr>
          <w:fldChar w:fldCharType="separate"/>
        </w:r>
        <w:r w:rsidR="00F2252D">
          <w:rPr>
            <w:noProof/>
            <w:webHidden/>
          </w:rPr>
          <w:t>4</w:t>
        </w:r>
        <w:r w:rsidR="00F2252D">
          <w:rPr>
            <w:noProof/>
            <w:webHidden/>
          </w:rPr>
          <w:fldChar w:fldCharType="end"/>
        </w:r>
      </w:hyperlink>
    </w:p>
    <w:p w14:paraId="62ADA2FE" w14:textId="669C5014" w:rsidR="00F2252D" w:rsidRDefault="00666B45" w:rsidP="00F2252D">
      <w:pPr>
        <w:pStyle w:val="TOC1"/>
        <w:rPr>
          <w:rFonts w:asciiTheme="minorHAnsi" w:eastAsiaTheme="minorEastAsia" w:hAnsiTheme="minorHAnsi" w:cstheme="minorBidi"/>
          <w:szCs w:val="22"/>
          <w:lang w:val="en-US"/>
        </w:rPr>
      </w:pPr>
      <w:hyperlink w:anchor="_Toc523071087" w:history="1">
        <w:r w:rsidR="00F2252D" w:rsidRPr="004C0AAB">
          <w:rPr>
            <w:rStyle w:val="Hyperlink"/>
            <w:rFonts w:ascii="Century Gothic" w:hAnsi="Century Gothic"/>
          </w:rPr>
          <w:t>V.</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The Industry [Where]</w:t>
        </w:r>
        <w:r w:rsidR="00F2252D">
          <w:rPr>
            <w:webHidden/>
          </w:rPr>
          <w:tab/>
        </w:r>
        <w:r w:rsidR="00F2252D">
          <w:rPr>
            <w:webHidden/>
          </w:rPr>
          <w:fldChar w:fldCharType="begin"/>
        </w:r>
        <w:r w:rsidR="00F2252D">
          <w:rPr>
            <w:webHidden/>
          </w:rPr>
          <w:instrText xml:space="preserve"> PAGEREF _Toc523071087 \h </w:instrText>
        </w:r>
        <w:r w:rsidR="00F2252D">
          <w:rPr>
            <w:webHidden/>
          </w:rPr>
        </w:r>
        <w:r w:rsidR="00F2252D">
          <w:rPr>
            <w:webHidden/>
          </w:rPr>
          <w:fldChar w:fldCharType="separate"/>
        </w:r>
        <w:r w:rsidR="00F2252D">
          <w:rPr>
            <w:webHidden/>
          </w:rPr>
          <w:t>5</w:t>
        </w:r>
        <w:r w:rsidR="00F2252D">
          <w:rPr>
            <w:webHidden/>
          </w:rPr>
          <w:fldChar w:fldCharType="end"/>
        </w:r>
      </w:hyperlink>
    </w:p>
    <w:p w14:paraId="3A52D9EB" w14:textId="32F2903A"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8" w:history="1">
        <w:r w:rsidR="00F2252D" w:rsidRPr="004C0AAB">
          <w:rPr>
            <w:rStyle w:val="Hyperlink"/>
            <w:rFonts w:ascii="Century Gothic" w:hAnsi="Century Gothic"/>
            <w:noProof/>
          </w:rPr>
          <w:t>Macro-Forces</w:t>
        </w:r>
        <w:r w:rsidR="00F2252D">
          <w:rPr>
            <w:noProof/>
            <w:webHidden/>
          </w:rPr>
          <w:tab/>
        </w:r>
        <w:r w:rsidR="00F2252D">
          <w:rPr>
            <w:noProof/>
            <w:webHidden/>
          </w:rPr>
          <w:fldChar w:fldCharType="begin"/>
        </w:r>
        <w:r w:rsidR="00F2252D">
          <w:rPr>
            <w:noProof/>
            <w:webHidden/>
          </w:rPr>
          <w:instrText xml:space="preserve"> PAGEREF _Toc523071088 \h </w:instrText>
        </w:r>
        <w:r w:rsidR="00F2252D">
          <w:rPr>
            <w:noProof/>
            <w:webHidden/>
          </w:rPr>
        </w:r>
        <w:r w:rsidR="00F2252D">
          <w:rPr>
            <w:noProof/>
            <w:webHidden/>
          </w:rPr>
          <w:fldChar w:fldCharType="separate"/>
        </w:r>
        <w:r w:rsidR="00F2252D">
          <w:rPr>
            <w:noProof/>
            <w:webHidden/>
          </w:rPr>
          <w:t>5</w:t>
        </w:r>
        <w:r w:rsidR="00F2252D">
          <w:rPr>
            <w:noProof/>
            <w:webHidden/>
          </w:rPr>
          <w:fldChar w:fldCharType="end"/>
        </w:r>
      </w:hyperlink>
    </w:p>
    <w:p w14:paraId="177ED893" w14:textId="27CB3BD4"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9" w:history="1">
        <w:r w:rsidR="00F2252D" w:rsidRPr="004C0AAB">
          <w:rPr>
            <w:rStyle w:val="Hyperlink"/>
            <w:rFonts w:ascii="Century Gothic" w:hAnsi="Century Gothic"/>
            <w:noProof/>
          </w:rPr>
          <w:t>Competitive Landscape</w:t>
        </w:r>
        <w:r w:rsidR="00F2252D">
          <w:rPr>
            <w:noProof/>
            <w:webHidden/>
          </w:rPr>
          <w:tab/>
        </w:r>
        <w:r w:rsidR="00F2252D">
          <w:rPr>
            <w:noProof/>
            <w:webHidden/>
          </w:rPr>
          <w:fldChar w:fldCharType="begin"/>
        </w:r>
        <w:r w:rsidR="00F2252D">
          <w:rPr>
            <w:noProof/>
            <w:webHidden/>
          </w:rPr>
          <w:instrText xml:space="preserve"> PAGEREF _Toc523071089 \h </w:instrText>
        </w:r>
        <w:r w:rsidR="00F2252D">
          <w:rPr>
            <w:noProof/>
            <w:webHidden/>
          </w:rPr>
        </w:r>
        <w:r w:rsidR="00F2252D">
          <w:rPr>
            <w:noProof/>
            <w:webHidden/>
          </w:rPr>
          <w:fldChar w:fldCharType="separate"/>
        </w:r>
        <w:r w:rsidR="00F2252D">
          <w:rPr>
            <w:noProof/>
            <w:webHidden/>
          </w:rPr>
          <w:t>5</w:t>
        </w:r>
        <w:r w:rsidR="00F2252D">
          <w:rPr>
            <w:noProof/>
            <w:webHidden/>
          </w:rPr>
          <w:fldChar w:fldCharType="end"/>
        </w:r>
      </w:hyperlink>
    </w:p>
    <w:p w14:paraId="78474ED3" w14:textId="0D2FA433"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0" w:history="1">
        <w:r w:rsidR="00F2252D" w:rsidRPr="004C0AAB">
          <w:rPr>
            <w:rStyle w:val="Hyperlink"/>
            <w:rFonts w:ascii="Century Gothic" w:hAnsi="Century Gothic"/>
            <w:noProof/>
          </w:rPr>
          <w:t>Risk Mitigation Strategies</w:t>
        </w:r>
        <w:r w:rsidR="00F2252D">
          <w:rPr>
            <w:noProof/>
            <w:webHidden/>
          </w:rPr>
          <w:tab/>
        </w:r>
        <w:r w:rsidR="00F2252D">
          <w:rPr>
            <w:noProof/>
            <w:webHidden/>
          </w:rPr>
          <w:fldChar w:fldCharType="begin"/>
        </w:r>
        <w:r w:rsidR="00F2252D">
          <w:rPr>
            <w:noProof/>
            <w:webHidden/>
          </w:rPr>
          <w:instrText xml:space="preserve"> PAGEREF _Toc523071090 \h </w:instrText>
        </w:r>
        <w:r w:rsidR="00F2252D">
          <w:rPr>
            <w:noProof/>
            <w:webHidden/>
          </w:rPr>
        </w:r>
        <w:r w:rsidR="00F2252D">
          <w:rPr>
            <w:noProof/>
            <w:webHidden/>
          </w:rPr>
          <w:fldChar w:fldCharType="separate"/>
        </w:r>
        <w:r w:rsidR="00F2252D">
          <w:rPr>
            <w:noProof/>
            <w:webHidden/>
          </w:rPr>
          <w:t>5</w:t>
        </w:r>
        <w:r w:rsidR="00F2252D">
          <w:rPr>
            <w:noProof/>
            <w:webHidden/>
          </w:rPr>
          <w:fldChar w:fldCharType="end"/>
        </w:r>
      </w:hyperlink>
    </w:p>
    <w:p w14:paraId="62A7E32B" w14:textId="284DD95C" w:rsidR="00F2252D" w:rsidRDefault="00666B45" w:rsidP="00F2252D">
      <w:pPr>
        <w:pStyle w:val="TOC1"/>
        <w:rPr>
          <w:rFonts w:asciiTheme="minorHAnsi" w:eastAsiaTheme="minorEastAsia" w:hAnsiTheme="minorHAnsi" w:cstheme="minorBidi"/>
          <w:szCs w:val="22"/>
          <w:lang w:val="en-US"/>
        </w:rPr>
      </w:pPr>
      <w:hyperlink w:anchor="_Toc523071091" w:history="1">
        <w:r w:rsidR="00F2252D" w:rsidRPr="004C0AAB">
          <w:rPr>
            <w:rStyle w:val="Hyperlink"/>
            <w:rFonts w:ascii="Century Gothic" w:hAnsi="Century Gothic"/>
          </w:rPr>
          <w:t>V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Ethics, Society &amp; Environment [Why]</w:t>
        </w:r>
        <w:r w:rsidR="00F2252D">
          <w:rPr>
            <w:webHidden/>
          </w:rPr>
          <w:tab/>
        </w:r>
        <w:r w:rsidR="00F2252D">
          <w:rPr>
            <w:webHidden/>
          </w:rPr>
          <w:fldChar w:fldCharType="begin"/>
        </w:r>
        <w:r w:rsidR="00F2252D">
          <w:rPr>
            <w:webHidden/>
          </w:rPr>
          <w:instrText xml:space="preserve"> PAGEREF _Toc523071091 \h </w:instrText>
        </w:r>
        <w:r w:rsidR="00F2252D">
          <w:rPr>
            <w:webHidden/>
          </w:rPr>
        </w:r>
        <w:r w:rsidR="00F2252D">
          <w:rPr>
            <w:webHidden/>
          </w:rPr>
          <w:fldChar w:fldCharType="separate"/>
        </w:r>
        <w:r w:rsidR="00F2252D">
          <w:rPr>
            <w:webHidden/>
          </w:rPr>
          <w:t>6</w:t>
        </w:r>
        <w:r w:rsidR="00F2252D">
          <w:rPr>
            <w:webHidden/>
          </w:rPr>
          <w:fldChar w:fldCharType="end"/>
        </w:r>
      </w:hyperlink>
    </w:p>
    <w:p w14:paraId="5DC2E5D3" w14:textId="19CB96DF"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2" w:history="1">
        <w:r w:rsidR="00F2252D" w:rsidRPr="004C0AAB">
          <w:rPr>
            <w:rStyle w:val="Hyperlink"/>
            <w:rFonts w:ascii="Century Gothic" w:hAnsi="Century Gothic"/>
            <w:noProof/>
          </w:rPr>
          <w:t>Environmental Sustainability</w:t>
        </w:r>
        <w:r w:rsidR="00F2252D">
          <w:rPr>
            <w:noProof/>
            <w:webHidden/>
          </w:rPr>
          <w:tab/>
        </w:r>
        <w:r w:rsidR="00F2252D">
          <w:rPr>
            <w:noProof/>
            <w:webHidden/>
          </w:rPr>
          <w:fldChar w:fldCharType="begin"/>
        </w:r>
        <w:r w:rsidR="00F2252D">
          <w:rPr>
            <w:noProof/>
            <w:webHidden/>
          </w:rPr>
          <w:instrText xml:space="preserve"> PAGEREF _Toc523071092 \h </w:instrText>
        </w:r>
        <w:r w:rsidR="00F2252D">
          <w:rPr>
            <w:noProof/>
            <w:webHidden/>
          </w:rPr>
        </w:r>
        <w:r w:rsidR="00F2252D">
          <w:rPr>
            <w:noProof/>
            <w:webHidden/>
          </w:rPr>
          <w:fldChar w:fldCharType="separate"/>
        </w:r>
        <w:r w:rsidR="00F2252D">
          <w:rPr>
            <w:noProof/>
            <w:webHidden/>
          </w:rPr>
          <w:t>6</w:t>
        </w:r>
        <w:r w:rsidR="00F2252D">
          <w:rPr>
            <w:noProof/>
            <w:webHidden/>
          </w:rPr>
          <w:fldChar w:fldCharType="end"/>
        </w:r>
      </w:hyperlink>
    </w:p>
    <w:p w14:paraId="18F7BD80" w14:textId="5BDD26FA"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3" w:history="1">
        <w:r w:rsidR="00F2252D" w:rsidRPr="004C0AAB">
          <w:rPr>
            <w:rStyle w:val="Hyperlink"/>
            <w:rFonts w:ascii="Century Gothic" w:hAnsi="Century Gothic"/>
            <w:noProof/>
          </w:rPr>
          <w:t>Social Development</w:t>
        </w:r>
        <w:r w:rsidR="00F2252D">
          <w:rPr>
            <w:noProof/>
            <w:webHidden/>
          </w:rPr>
          <w:tab/>
        </w:r>
        <w:r w:rsidR="00F2252D">
          <w:rPr>
            <w:noProof/>
            <w:webHidden/>
          </w:rPr>
          <w:fldChar w:fldCharType="begin"/>
        </w:r>
        <w:r w:rsidR="00F2252D">
          <w:rPr>
            <w:noProof/>
            <w:webHidden/>
          </w:rPr>
          <w:instrText xml:space="preserve"> PAGEREF _Toc523071093 \h </w:instrText>
        </w:r>
        <w:r w:rsidR="00F2252D">
          <w:rPr>
            <w:noProof/>
            <w:webHidden/>
          </w:rPr>
        </w:r>
        <w:r w:rsidR="00F2252D">
          <w:rPr>
            <w:noProof/>
            <w:webHidden/>
          </w:rPr>
          <w:fldChar w:fldCharType="separate"/>
        </w:r>
        <w:r w:rsidR="00F2252D">
          <w:rPr>
            <w:noProof/>
            <w:webHidden/>
          </w:rPr>
          <w:t>6</w:t>
        </w:r>
        <w:r w:rsidR="00F2252D">
          <w:rPr>
            <w:noProof/>
            <w:webHidden/>
          </w:rPr>
          <w:fldChar w:fldCharType="end"/>
        </w:r>
      </w:hyperlink>
    </w:p>
    <w:p w14:paraId="732D95EA" w14:textId="50DA3A3D"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4" w:history="1">
        <w:r w:rsidR="00F2252D" w:rsidRPr="004C0AAB">
          <w:rPr>
            <w:rStyle w:val="Hyperlink"/>
            <w:rFonts w:ascii="Century Gothic" w:hAnsi="Century Gothic"/>
            <w:noProof/>
          </w:rPr>
          <w:t>Customer Relationship Management</w:t>
        </w:r>
        <w:r w:rsidR="00F2252D">
          <w:rPr>
            <w:noProof/>
            <w:webHidden/>
          </w:rPr>
          <w:tab/>
        </w:r>
        <w:r w:rsidR="00F2252D">
          <w:rPr>
            <w:noProof/>
            <w:webHidden/>
          </w:rPr>
          <w:fldChar w:fldCharType="begin"/>
        </w:r>
        <w:r w:rsidR="00F2252D">
          <w:rPr>
            <w:noProof/>
            <w:webHidden/>
          </w:rPr>
          <w:instrText xml:space="preserve"> PAGEREF _Toc523071094 \h </w:instrText>
        </w:r>
        <w:r w:rsidR="00F2252D">
          <w:rPr>
            <w:noProof/>
            <w:webHidden/>
          </w:rPr>
        </w:r>
        <w:r w:rsidR="00F2252D">
          <w:rPr>
            <w:noProof/>
            <w:webHidden/>
          </w:rPr>
          <w:fldChar w:fldCharType="separate"/>
        </w:r>
        <w:r w:rsidR="00F2252D">
          <w:rPr>
            <w:noProof/>
            <w:webHidden/>
          </w:rPr>
          <w:t>6</w:t>
        </w:r>
        <w:r w:rsidR="00F2252D">
          <w:rPr>
            <w:noProof/>
            <w:webHidden/>
          </w:rPr>
          <w:fldChar w:fldCharType="end"/>
        </w:r>
      </w:hyperlink>
    </w:p>
    <w:p w14:paraId="36DD179D" w14:textId="5CBD8453" w:rsidR="00F2252D" w:rsidRDefault="00666B45" w:rsidP="00F2252D">
      <w:pPr>
        <w:pStyle w:val="TOC1"/>
        <w:rPr>
          <w:rFonts w:asciiTheme="minorHAnsi" w:eastAsiaTheme="minorEastAsia" w:hAnsiTheme="minorHAnsi" w:cstheme="minorBidi"/>
          <w:szCs w:val="22"/>
          <w:lang w:val="en-US"/>
        </w:rPr>
      </w:pPr>
      <w:hyperlink w:anchor="_Toc523071095" w:history="1">
        <w:r w:rsidR="00F2252D" w:rsidRPr="004C0AAB">
          <w:rPr>
            <w:rStyle w:val="Hyperlink"/>
            <w:rFonts w:ascii="Century Gothic" w:hAnsi="Century Gothic"/>
          </w:rPr>
          <w:t>V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Key Resources, Milestones and Partners [When]</w:t>
        </w:r>
        <w:r w:rsidR="00F2252D">
          <w:rPr>
            <w:webHidden/>
          </w:rPr>
          <w:tab/>
        </w:r>
        <w:r w:rsidR="00F2252D">
          <w:rPr>
            <w:webHidden/>
          </w:rPr>
          <w:fldChar w:fldCharType="begin"/>
        </w:r>
        <w:r w:rsidR="00F2252D">
          <w:rPr>
            <w:webHidden/>
          </w:rPr>
          <w:instrText xml:space="preserve"> PAGEREF _Toc523071095 \h </w:instrText>
        </w:r>
        <w:r w:rsidR="00F2252D">
          <w:rPr>
            <w:webHidden/>
          </w:rPr>
        </w:r>
        <w:r w:rsidR="00F2252D">
          <w:rPr>
            <w:webHidden/>
          </w:rPr>
          <w:fldChar w:fldCharType="separate"/>
        </w:r>
        <w:r w:rsidR="00F2252D">
          <w:rPr>
            <w:webHidden/>
          </w:rPr>
          <w:t>7</w:t>
        </w:r>
        <w:r w:rsidR="00F2252D">
          <w:rPr>
            <w:webHidden/>
          </w:rPr>
          <w:fldChar w:fldCharType="end"/>
        </w:r>
      </w:hyperlink>
    </w:p>
    <w:p w14:paraId="5ADFA133" w14:textId="77B08446"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6" w:history="1">
        <w:r w:rsidR="00F2252D" w:rsidRPr="004C0AAB">
          <w:rPr>
            <w:rStyle w:val="Hyperlink"/>
            <w:rFonts w:ascii="Century Gothic" w:hAnsi="Century Gothic"/>
            <w:noProof/>
          </w:rPr>
          <w:t>Key Resources</w:t>
        </w:r>
        <w:r w:rsidR="00F2252D">
          <w:rPr>
            <w:noProof/>
            <w:webHidden/>
          </w:rPr>
          <w:tab/>
        </w:r>
        <w:r w:rsidR="00F2252D">
          <w:rPr>
            <w:noProof/>
            <w:webHidden/>
          </w:rPr>
          <w:fldChar w:fldCharType="begin"/>
        </w:r>
        <w:r w:rsidR="00F2252D">
          <w:rPr>
            <w:noProof/>
            <w:webHidden/>
          </w:rPr>
          <w:instrText xml:space="preserve"> PAGEREF _Toc523071096 \h </w:instrText>
        </w:r>
        <w:r w:rsidR="00F2252D">
          <w:rPr>
            <w:noProof/>
            <w:webHidden/>
          </w:rPr>
        </w:r>
        <w:r w:rsidR="00F2252D">
          <w:rPr>
            <w:noProof/>
            <w:webHidden/>
          </w:rPr>
          <w:fldChar w:fldCharType="separate"/>
        </w:r>
        <w:r w:rsidR="00F2252D">
          <w:rPr>
            <w:noProof/>
            <w:webHidden/>
          </w:rPr>
          <w:t>7</w:t>
        </w:r>
        <w:r w:rsidR="00F2252D">
          <w:rPr>
            <w:noProof/>
            <w:webHidden/>
          </w:rPr>
          <w:fldChar w:fldCharType="end"/>
        </w:r>
      </w:hyperlink>
    </w:p>
    <w:p w14:paraId="50380016" w14:textId="7F40794F"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7" w:history="1">
        <w:r w:rsidR="00F2252D" w:rsidRPr="004C0AAB">
          <w:rPr>
            <w:rStyle w:val="Hyperlink"/>
            <w:rFonts w:ascii="Century Gothic" w:hAnsi="Century Gothic"/>
            <w:noProof/>
          </w:rPr>
          <w:t>Key Milestones</w:t>
        </w:r>
        <w:r w:rsidR="00F2252D">
          <w:rPr>
            <w:noProof/>
            <w:webHidden/>
          </w:rPr>
          <w:tab/>
        </w:r>
        <w:r w:rsidR="00F2252D">
          <w:rPr>
            <w:noProof/>
            <w:webHidden/>
          </w:rPr>
          <w:fldChar w:fldCharType="begin"/>
        </w:r>
        <w:r w:rsidR="00F2252D">
          <w:rPr>
            <w:noProof/>
            <w:webHidden/>
          </w:rPr>
          <w:instrText xml:space="preserve"> PAGEREF _Toc523071097 \h </w:instrText>
        </w:r>
        <w:r w:rsidR="00F2252D">
          <w:rPr>
            <w:noProof/>
            <w:webHidden/>
          </w:rPr>
        </w:r>
        <w:r w:rsidR="00F2252D">
          <w:rPr>
            <w:noProof/>
            <w:webHidden/>
          </w:rPr>
          <w:fldChar w:fldCharType="separate"/>
        </w:r>
        <w:r w:rsidR="00F2252D">
          <w:rPr>
            <w:noProof/>
            <w:webHidden/>
          </w:rPr>
          <w:t>7</w:t>
        </w:r>
        <w:r w:rsidR="00F2252D">
          <w:rPr>
            <w:noProof/>
            <w:webHidden/>
          </w:rPr>
          <w:fldChar w:fldCharType="end"/>
        </w:r>
      </w:hyperlink>
    </w:p>
    <w:p w14:paraId="0F682EAD" w14:textId="243C5006"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8" w:history="1">
        <w:r w:rsidR="00F2252D" w:rsidRPr="004C0AAB">
          <w:rPr>
            <w:rStyle w:val="Hyperlink"/>
            <w:rFonts w:ascii="Century Gothic" w:hAnsi="Century Gothic"/>
            <w:noProof/>
          </w:rPr>
          <w:t>Key Partners</w:t>
        </w:r>
        <w:r w:rsidR="00F2252D">
          <w:rPr>
            <w:noProof/>
            <w:webHidden/>
          </w:rPr>
          <w:tab/>
        </w:r>
        <w:r w:rsidR="00F2252D">
          <w:rPr>
            <w:noProof/>
            <w:webHidden/>
          </w:rPr>
          <w:fldChar w:fldCharType="begin"/>
        </w:r>
        <w:r w:rsidR="00F2252D">
          <w:rPr>
            <w:noProof/>
            <w:webHidden/>
          </w:rPr>
          <w:instrText xml:space="preserve"> PAGEREF _Toc523071098 \h </w:instrText>
        </w:r>
        <w:r w:rsidR="00F2252D">
          <w:rPr>
            <w:noProof/>
            <w:webHidden/>
          </w:rPr>
        </w:r>
        <w:r w:rsidR="00F2252D">
          <w:rPr>
            <w:noProof/>
            <w:webHidden/>
          </w:rPr>
          <w:fldChar w:fldCharType="separate"/>
        </w:r>
        <w:r w:rsidR="00F2252D">
          <w:rPr>
            <w:noProof/>
            <w:webHidden/>
          </w:rPr>
          <w:t>7</w:t>
        </w:r>
        <w:r w:rsidR="00F2252D">
          <w:rPr>
            <w:noProof/>
            <w:webHidden/>
          </w:rPr>
          <w:fldChar w:fldCharType="end"/>
        </w:r>
      </w:hyperlink>
    </w:p>
    <w:p w14:paraId="2AD35ECB" w14:textId="1B18D7C5" w:rsidR="00F2252D" w:rsidRDefault="00666B45" w:rsidP="00F2252D">
      <w:pPr>
        <w:pStyle w:val="TOC1"/>
        <w:rPr>
          <w:rFonts w:asciiTheme="minorHAnsi" w:eastAsiaTheme="minorEastAsia" w:hAnsiTheme="minorHAnsi" w:cstheme="minorBidi"/>
          <w:szCs w:val="22"/>
          <w:lang w:val="en-US"/>
        </w:rPr>
      </w:pPr>
      <w:hyperlink w:anchor="_Toc523071099" w:history="1">
        <w:r w:rsidR="00F2252D" w:rsidRPr="004C0AAB">
          <w:rPr>
            <w:rStyle w:val="Hyperlink"/>
            <w:rFonts w:ascii="Century Gothic" w:hAnsi="Century Gothic"/>
          </w:rPr>
          <w:t>VI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Initiative Investment</w:t>
        </w:r>
        <w:r w:rsidR="00F2252D">
          <w:rPr>
            <w:webHidden/>
          </w:rPr>
          <w:tab/>
        </w:r>
        <w:r w:rsidR="00F2252D">
          <w:rPr>
            <w:webHidden/>
          </w:rPr>
          <w:fldChar w:fldCharType="begin"/>
        </w:r>
        <w:r w:rsidR="00F2252D">
          <w:rPr>
            <w:webHidden/>
          </w:rPr>
          <w:instrText xml:space="preserve"> PAGEREF _Toc523071099 \h </w:instrText>
        </w:r>
        <w:r w:rsidR="00F2252D">
          <w:rPr>
            <w:webHidden/>
          </w:rPr>
        </w:r>
        <w:r w:rsidR="00F2252D">
          <w:rPr>
            <w:webHidden/>
          </w:rPr>
          <w:fldChar w:fldCharType="separate"/>
        </w:r>
        <w:r w:rsidR="00F2252D">
          <w:rPr>
            <w:webHidden/>
          </w:rPr>
          <w:t>8</w:t>
        </w:r>
        <w:r w:rsidR="00F2252D">
          <w:rPr>
            <w:webHidden/>
          </w:rPr>
          <w:fldChar w:fldCharType="end"/>
        </w:r>
      </w:hyperlink>
    </w:p>
    <w:p w14:paraId="09E85137" w14:textId="309D552F"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100" w:history="1">
        <w:r w:rsidR="00F2252D" w:rsidRPr="004C0AAB">
          <w:rPr>
            <w:rStyle w:val="Hyperlink"/>
            <w:rFonts w:ascii="Century Gothic" w:hAnsi="Century Gothic"/>
            <w:noProof/>
          </w:rPr>
          <w:t>Start Up Capital</w:t>
        </w:r>
        <w:r w:rsidR="00F2252D">
          <w:rPr>
            <w:noProof/>
            <w:webHidden/>
          </w:rPr>
          <w:tab/>
        </w:r>
        <w:r w:rsidR="00F2252D">
          <w:rPr>
            <w:noProof/>
            <w:webHidden/>
          </w:rPr>
          <w:fldChar w:fldCharType="begin"/>
        </w:r>
        <w:r w:rsidR="00F2252D">
          <w:rPr>
            <w:noProof/>
            <w:webHidden/>
          </w:rPr>
          <w:instrText xml:space="preserve"> PAGEREF _Toc523071100 \h </w:instrText>
        </w:r>
        <w:r w:rsidR="00F2252D">
          <w:rPr>
            <w:noProof/>
            <w:webHidden/>
          </w:rPr>
        </w:r>
        <w:r w:rsidR="00F2252D">
          <w:rPr>
            <w:noProof/>
            <w:webHidden/>
          </w:rPr>
          <w:fldChar w:fldCharType="separate"/>
        </w:r>
        <w:r w:rsidR="00F2252D">
          <w:rPr>
            <w:noProof/>
            <w:webHidden/>
          </w:rPr>
          <w:t>8</w:t>
        </w:r>
        <w:r w:rsidR="00F2252D">
          <w:rPr>
            <w:noProof/>
            <w:webHidden/>
          </w:rPr>
          <w:fldChar w:fldCharType="end"/>
        </w:r>
      </w:hyperlink>
    </w:p>
    <w:p w14:paraId="308058B0" w14:textId="5B17B6FB" w:rsidR="00F2252D" w:rsidRDefault="00666B45"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101" w:history="1">
        <w:r w:rsidR="00F2252D" w:rsidRPr="004C0AAB">
          <w:rPr>
            <w:rStyle w:val="Hyperlink"/>
            <w:rFonts w:ascii="Century Gothic" w:hAnsi="Century Gothic"/>
            <w:noProof/>
          </w:rPr>
          <w:t>1 Million Rand Runway</w:t>
        </w:r>
        <w:r w:rsidR="00F2252D">
          <w:rPr>
            <w:noProof/>
            <w:webHidden/>
          </w:rPr>
          <w:tab/>
        </w:r>
        <w:r w:rsidR="00F2252D">
          <w:rPr>
            <w:noProof/>
            <w:webHidden/>
          </w:rPr>
          <w:fldChar w:fldCharType="begin"/>
        </w:r>
        <w:r w:rsidR="00F2252D">
          <w:rPr>
            <w:noProof/>
            <w:webHidden/>
          </w:rPr>
          <w:instrText xml:space="preserve"> PAGEREF _Toc523071101 \h </w:instrText>
        </w:r>
        <w:r w:rsidR="00F2252D">
          <w:rPr>
            <w:noProof/>
            <w:webHidden/>
          </w:rPr>
        </w:r>
        <w:r w:rsidR="00F2252D">
          <w:rPr>
            <w:noProof/>
            <w:webHidden/>
          </w:rPr>
          <w:fldChar w:fldCharType="separate"/>
        </w:r>
        <w:r w:rsidR="00F2252D">
          <w:rPr>
            <w:noProof/>
            <w:webHidden/>
          </w:rPr>
          <w:t>8</w:t>
        </w:r>
        <w:r w:rsidR="00F2252D">
          <w:rPr>
            <w:noProof/>
            <w:webHidden/>
          </w:rPr>
          <w:fldChar w:fldCharType="end"/>
        </w:r>
      </w:hyperlink>
    </w:p>
    <w:p w14:paraId="46D72A22" w14:textId="380DDCFC" w:rsidR="00F2252D" w:rsidRDefault="00666B45" w:rsidP="00F2252D">
      <w:pPr>
        <w:pStyle w:val="TOC1"/>
        <w:rPr>
          <w:rFonts w:asciiTheme="minorHAnsi" w:eastAsiaTheme="minorEastAsia" w:hAnsiTheme="minorHAnsi" w:cstheme="minorBidi"/>
          <w:szCs w:val="22"/>
          <w:lang w:val="en-US"/>
        </w:rPr>
      </w:pPr>
      <w:hyperlink w:anchor="_Toc523071102" w:history="1">
        <w:r w:rsidR="00F2252D" w:rsidRPr="004C0AAB">
          <w:rPr>
            <w:rStyle w:val="Hyperlink"/>
            <w:rFonts w:ascii="Century Gothic" w:hAnsi="Century Gothic"/>
          </w:rPr>
          <w:t>Appendix A: Business Model Canvas</w:t>
        </w:r>
        <w:r w:rsidR="00F2252D">
          <w:rPr>
            <w:webHidden/>
          </w:rPr>
          <w:tab/>
        </w:r>
        <w:r w:rsidR="00F2252D">
          <w:rPr>
            <w:webHidden/>
          </w:rPr>
          <w:fldChar w:fldCharType="begin"/>
        </w:r>
        <w:r w:rsidR="00F2252D">
          <w:rPr>
            <w:webHidden/>
          </w:rPr>
          <w:instrText xml:space="preserve"> PAGEREF _Toc523071102 \h </w:instrText>
        </w:r>
        <w:r w:rsidR="00F2252D">
          <w:rPr>
            <w:webHidden/>
          </w:rPr>
        </w:r>
        <w:r w:rsidR="00F2252D">
          <w:rPr>
            <w:webHidden/>
          </w:rPr>
          <w:fldChar w:fldCharType="separate"/>
        </w:r>
        <w:r w:rsidR="00F2252D">
          <w:rPr>
            <w:webHidden/>
          </w:rPr>
          <w:t>1</w:t>
        </w:r>
        <w:r w:rsidR="00F2252D">
          <w:rPr>
            <w:webHidden/>
          </w:rPr>
          <w:fldChar w:fldCharType="end"/>
        </w:r>
      </w:hyperlink>
    </w:p>
    <w:p w14:paraId="47783E28" w14:textId="5A8895D1" w:rsidR="00F2252D" w:rsidRDefault="00666B45" w:rsidP="00F2252D">
      <w:pPr>
        <w:pStyle w:val="TOC1"/>
        <w:rPr>
          <w:rFonts w:asciiTheme="minorHAnsi" w:eastAsiaTheme="minorEastAsia" w:hAnsiTheme="minorHAnsi" w:cstheme="minorBidi"/>
          <w:szCs w:val="22"/>
          <w:lang w:val="en-US"/>
        </w:rPr>
      </w:pPr>
      <w:hyperlink w:anchor="_Toc523071103" w:history="1">
        <w:r w:rsidR="00F2252D" w:rsidRPr="004C0AAB">
          <w:rPr>
            <w:rStyle w:val="Hyperlink"/>
            <w:rFonts w:ascii="Century Gothic" w:hAnsi="Century Gothic"/>
          </w:rPr>
          <w:t>Appendix B: Financial Forecast &amp; Plan</w:t>
        </w:r>
        <w:r w:rsidR="00F2252D">
          <w:rPr>
            <w:webHidden/>
          </w:rPr>
          <w:tab/>
        </w:r>
        <w:r w:rsidR="00F2252D">
          <w:rPr>
            <w:webHidden/>
          </w:rPr>
          <w:fldChar w:fldCharType="begin"/>
        </w:r>
        <w:r w:rsidR="00F2252D">
          <w:rPr>
            <w:webHidden/>
          </w:rPr>
          <w:instrText xml:space="preserve"> PAGEREF _Toc523071103 \h </w:instrText>
        </w:r>
        <w:r w:rsidR="00F2252D">
          <w:rPr>
            <w:webHidden/>
          </w:rPr>
        </w:r>
        <w:r w:rsidR="00F2252D">
          <w:rPr>
            <w:webHidden/>
          </w:rPr>
          <w:fldChar w:fldCharType="separate"/>
        </w:r>
        <w:r w:rsidR="00F2252D">
          <w:rPr>
            <w:webHidden/>
          </w:rPr>
          <w:t>2</w:t>
        </w:r>
        <w:r w:rsidR="00F2252D">
          <w:rPr>
            <w:webHidden/>
          </w:rPr>
          <w:fldChar w:fldCharType="end"/>
        </w:r>
      </w:hyperlink>
    </w:p>
    <w:p w14:paraId="4EDA737F" w14:textId="366F9EF2" w:rsidR="00BE703A" w:rsidRPr="002A0747" w:rsidRDefault="001560CD" w:rsidP="002949D6">
      <w:pPr>
        <w:tabs>
          <w:tab w:val="right" w:leader="dot" w:pos="9638"/>
        </w:tabs>
        <w:rPr>
          <w:color w:val="5F5F5F"/>
        </w:rPr>
      </w:pPr>
      <w:r w:rsidRPr="002A0747">
        <w:rPr>
          <w:color w:val="5F5F5F"/>
        </w:rPr>
        <w:fldChar w:fldCharType="end"/>
      </w:r>
    </w:p>
    <w:p w14:paraId="04408443" w14:textId="6F1D0864" w:rsidR="001560CD" w:rsidRPr="002A0747" w:rsidRDefault="001560CD" w:rsidP="007B2C34">
      <w:pPr>
        <w:pStyle w:val="Heading1"/>
        <w:numPr>
          <w:ilvl w:val="0"/>
          <w:numId w:val="0"/>
        </w:numPr>
        <w:spacing w:line="360" w:lineRule="auto"/>
        <w:rPr>
          <w:color w:val="5F5F5F"/>
        </w:rPr>
      </w:pPr>
      <w:bookmarkStart w:id="3" w:name="_Toc523071070"/>
      <w:r w:rsidRPr="002A0747">
        <w:rPr>
          <w:color w:val="5F5F5F"/>
        </w:rPr>
        <w:t xml:space="preserve">List of </w:t>
      </w:r>
      <w:r w:rsidR="007B2C34" w:rsidRPr="002A0747">
        <w:rPr>
          <w:color w:val="5F5F5F"/>
        </w:rPr>
        <w:t>T</w:t>
      </w:r>
      <w:r w:rsidRPr="002A0747">
        <w:rPr>
          <w:color w:val="5F5F5F"/>
        </w:rPr>
        <w:t>ables</w:t>
      </w:r>
      <w:bookmarkEnd w:id="3"/>
    </w:p>
    <w:p w14:paraId="44EC23DE" w14:textId="2CF146A1" w:rsidR="001560CD" w:rsidRPr="002A0747" w:rsidRDefault="001560CD" w:rsidP="007B2C34">
      <w:pPr>
        <w:pStyle w:val="TableofFigures"/>
        <w:tabs>
          <w:tab w:val="right" w:leader="dot" w:pos="9060"/>
        </w:tabs>
        <w:rPr>
          <w:color w:val="5F5F5F"/>
        </w:rPr>
      </w:pPr>
      <w:r w:rsidRPr="002A0747">
        <w:rPr>
          <w:color w:val="5F5F5F"/>
        </w:rPr>
        <w:fldChar w:fldCharType="begin"/>
      </w:r>
      <w:r w:rsidRPr="002A0747">
        <w:rPr>
          <w:color w:val="5F5F5F"/>
        </w:rPr>
        <w:instrText xml:space="preserve"> TOC \h \z \c "Table" </w:instrText>
      </w:r>
      <w:r w:rsidRPr="002A0747">
        <w:rPr>
          <w:color w:val="5F5F5F"/>
        </w:rPr>
        <w:fldChar w:fldCharType="separate"/>
      </w:r>
      <w:r w:rsidR="009A0401">
        <w:rPr>
          <w:b/>
          <w:bCs/>
          <w:noProof/>
          <w:color w:val="5F5F5F"/>
          <w:lang w:val="en-US"/>
        </w:rPr>
        <w:t>No table of figures entries found.</w:t>
      </w:r>
      <w:r w:rsidRPr="002A0747">
        <w:rPr>
          <w:color w:val="5F5F5F"/>
        </w:rPr>
        <w:fldChar w:fldCharType="end"/>
      </w:r>
    </w:p>
    <w:p w14:paraId="3E654843" w14:textId="77777777" w:rsidR="002A63F2" w:rsidRPr="002A0747" w:rsidRDefault="002A63F2" w:rsidP="002A63F2">
      <w:pPr>
        <w:rPr>
          <w:color w:val="5F5F5F"/>
          <w:lang w:val="en-GB"/>
        </w:rPr>
      </w:pPr>
    </w:p>
    <w:p w14:paraId="3228D544" w14:textId="5AA45FAC" w:rsidR="001560CD" w:rsidRPr="002A0747" w:rsidRDefault="001560CD" w:rsidP="007B2C34">
      <w:pPr>
        <w:pStyle w:val="Heading1"/>
        <w:numPr>
          <w:ilvl w:val="0"/>
          <w:numId w:val="0"/>
        </w:numPr>
        <w:spacing w:line="360" w:lineRule="auto"/>
        <w:rPr>
          <w:color w:val="5F5F5F"/>
        </w:rPr>
      </w:pPr>
      <w:bookmarkStart w:id="4" w:name="_Toc523071071"/>
      <w:r w:rsidRPr="002A0747">
        <w:rPr>
          <w:color w:val="5F5F5F"/>
        </w:rPr>
        <w:t xml:space="preserve">List of </w:t>
      </w:r>
      <w:r w:rsidR="007B2C34" w:rsidRPr="002A0747">
        <w:rPr>
          <w:color w:val="5F5F5F"/>
        </w:rPr>
        <w:t>F</w:t>
      </w:r>
      <w:r w:rsidRPr="002A0747">
        <w:rPr>
          <w:color w:val="5F5F5F"/>
        </w:rPr>
        <w:t>igures</w:t>
      </w:r>
      <w:bookmarkEnd w:id="4"/>
    </w:p>
    <w:p w14:paraId="2F38F1FD" w14:textId="5F92A333" w:rsidR="007B2C34" w:rsidRPr="0009376A" w:rsidRDefault="001560CD" w:rsidP="007B2C34">
      <w:pPr>
        <w:rPr>
          <w:color w:val="5F5F5F"/>
          <w:szCs w:val="24"/>
        </w:rPr>
      </w:pPr>
      <w:r w:rsidRPr="0009376A">
        <w:rPr>
          <w:color w:val="5F5F5F"/>
          <w:sz w:val="22"/>
        </w:rPr>
        <w:fldChar w:fldCharType="begin"/>
      </w:r>
      <w:r w:rsidRPr="0009376A">
        <w:rPr>
          <w:color w:val="5F5F5F"/>
        </w:rPr>
        <w:instrText xml:space="preserve"> TOC \h \z \c "Figure" </w:instrText>
      </w:r>
      <w:r w:rsidRPr="0009376A">
        <w:rPr>
          <w:color w:val="5F5F5F"/>
          <w:sz w:val="22"/>
        </w:rPr>
        <w:fldChar w:fldCharType="separate"/>
      </w:r>
      <w:r w:rsidR="009A0401">
        <w:rPr>
          <w:b/>
          <w:bCs/>
          <w:noProof/>
          <w:color w:val="5F5F5F"/>
          <w:lang w:val="en-US"/>
        </w:rPr>
        <w:t>No table of figures entries found.</w:t>
      </w:r>
      <w:r w:rsidRPr="0009376A">
        <w:rPr>
          <w:color w:val="5F5F5F"/>
          <w:szCs w:val="24"/>
        </w:rPr>
        <w:fldChar w:fldCharType="end"/>
      </w:r>
    </w:p>
    <w:p w14:paraId="4074CE41" w14:textId="77777777" w:rsidR="007B2C34" w:rsidRPr="0009376A" w:rsidRDefault="007B2C34" w:rsidP="007B2C34">
      <w:pPr>
        <w:rPr>
          <w:color w:val="5F5F5F"/>
          <w:szCs w:val="24"/>
          <w:lang w:val="en-GB"/>
        </w:rPr>
        <w:sectPr w:rsidR="007B2C34" w:rsidRPr="0009376A" w:rsidSect="007B2C34">
          <w:headerReference w:type="first" r:id="rId12"/>
          <w:pgSz w:w="11906" w:h="16838" w:code="9"/>
          <w:pgMar w:top="1134" w:right="1134" w:bottom="1134" w:left="1134" w:header="709" w:footer="709" w:gutter="0"/>
          <w:pgNumType w:fmt="upperRoman" w:start="1"/>
          <w:cols w:space="708"/>
          <w:docGrid w:linePitch="360"/>
        </w:sectPr>
      </w:pPr>
    </w:p>
    <w:p w14:paraId="78FA4BD4" w14:textId="77777777" w:rsidR="00AC7F82" w:rsidRPr="0009376A" w:rsidRDefault="00AC7F82"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5" w:name="_Toc491027122"/>
      <w:bookmarkStart w:id="6" w:name="_Toc523071072"/>
      <w:bookmarkStart w:id="7" w:name="_Hlk510850936"/>
      <w:r w:rsidRPr="0009376A">
        <w:rPr>
          <w:color w:val="5F5F5F"/>
          <w:sz w:val="36"/>
          <w:szCs w:val="40"/>
        </w:rPr>
        <w:lastRenderedPageBreak/>
        <w:t>The Business</w:t>
      </w:r>
      <w:bookmarkEnd w:id="5"/>
      <w:bookmarkEnd w:id="6"/>
    </w:p>
    <w:p w14:paraId="3FA8EFEC" w14:textId="3711CA6B" w:rsidR="00D30B4A" w:rsidRDefault="00E52E64" w:rsidP="00F42FAE">
      <w:proofErr w:type="spellStart"/>
      <w:r>
        <w:t>Abstineatis</w:t>
      </w:r>
      <w:proofErr w:type="spellEnd"/>
      <w:r>
        <w:t xml:space="preserve"> Process Mining is a consulting firm </w:t>
      </w:r>
      <w:r w:rsidR="00412A7C">
        <w:t>focused on providing process mining analytics to medium</w:t>
      </w:r>
      <w:r w:rsidR="003F7260">
        <w:t xml:space="preserve"> sized companies looking to moderni</w:t>
      </w:r>
      <w:r w:rsidR="00BA4DB5">
        <w:t>s</w:t>
      </w:r>
      <w:r w:rsidR="003F7260">
        <w:t>e</w:t>
      </w:r>
      <w:r w:rsidR="00D30B4A">
        <w:t>, with specific reference to the context of the third world</w:t>
      </w:r>
      <w:r w:rsidR="003F7260">
        <w:t>.</w:t>
      </w:r>
    </w:p>
    <w:p w14:paraId="28EDC3E2" w14:textId="6335DBFD" w:rsidR="00F42FAE" w:rsidRDefault="003F7260" w:rsidP="00F42FAE">
      <w:r>
        <w:t xml:space="preserve">Process mining is a field of </w:t>
      </w:r>
      <w:r w:rsidR="00C831C9">
        <w:t>data mining which</w:t>
      </w:r>
      <w:r w:rsidR="00C90E44">
        <w:t xml:space="preserve"> aims </w:t>
      </w:r>
      <w:r w:rsidR="00A0334D">
        <w:t>“</w:t>
      </w:r>
      <w:r w:rsidR="00C90E44">
        <w:t xml:space="preserve">to discover, monitor and improve </w:t>
      </w:r>
      <w:r w:rsidR="00A0334D">
        <w:t>real processes by extracting knowledge from event logs readily available in today’s information systems</w:t>
      </w:r>
      <w:r w:rsidR="00D30B4A">
        <w:t>.</w:t>
      </w:r>
      <w:r w:rsidR="00A0334D">
        <w:t>”</w:t>
      </w:r>
      <w:r w:rsidR="00C831C9">
        <w:t xml:space="preserve"> </w:t>
      </w:r>
      <w:r w:rsidR="00EE0764">
        <w:fldChar w:fldCharType="begin"/>
      </w:r>
      <w:r w:rsidR="00EE0764">
        <w:instrText xml:space="preserve"> ADDIN EN.CITE &lt;EndNote&gt;&lt;Cite&gt;&lt;Author&gt;Mining&lt;/Author&gt;&lt;Year&gt;2011&lt;/Year&gt;&lt;RecNum&gt;1&lt;/RecNum&gt;&lt;DisplayText&gt;[1]&lt;/DisplayText&gt;&lt;record&gt;&lt;rec-number&gt;1&lt;/rec-number&gt;&lt;foreign-keys&gt;&lt;key app="EN" db-id="r9fpzfst1pt0saespdwxd2elpr25tffe522s" timestamp="1602064703"&gt;1&lt;/key&gt;&lt;/foreign-keys&gt;&lt;ref-type name="Generic"&gt;13&lt;/ref-type&gt;&lt;contributors&gt;&lt;authors&gt;&lt;author&gt;IEEE Task Force on Process Mining&lt;/author&gt;&lt;/authors&gt;&lt;/contributors&gt;&lt;titles&gt;&lt;title&gt;Process Mining Manifesto&lt;/title&gt;&lt;secondary-title&gt;Proceedings Business Process Mining Workshops&lt;/secondary-title&gt;&lt;/titles&gt;&lt;dates&gt;&lt;year&gt;2011&lt;/year&gt;&lt;/dates&gt;&lt;publisher&gt;Springer&lt;/publisher&gt;&lt;work-type&gt;Lecture Notes in Business Information Processing&lt;/work-type&gt;&lt;urls&gt;&lt;/urls&gt;&lt;electronic-resource-num&gt;https://doi.org/10.1007/978-3-642-28108-2_19&lt;/electronic-resource-num&gt;&lt;/record&gt;&lt;/Cite&gt;&lt;/EndNote&gt;</w:instrText>
      </w:r>
      <w:r w:rsidR="00EE0764">
        <w:fldChar w:fldCharType="separate"/>
      </w:r>
      <w:r w:rsidR="00EE0764">
        <w:rPr>
          <w:noProof/>
        </w:rPr>
        <w:t>[1]</w:t>
      </w:r>
      <w:r w:rsidR="00EE0764">
        <w:fldChar w:fldCharType="end"/>
      </w:r>
      <w:r w:rsidR="00655BB4">
        <w:t xml:space="preserve">  It bridges the gap between traditional Business Process Management </w:t>
      </w:r>
      <w:r w:rsidR="006C0604">
        <w:t xml:space="preserve">(BPM) </w:t>
      </w:r>
      <w:r w:rsidR="00655BB4">
        <w:t>techniques and data science</w:t>
      </w:r>
      <w:r w:rsidR="006C0604">
        <w:t>,</w:t>
      </w:r>
      <w:r w:rsidR="00655BB4">
        <w:t xml:space="preserve"> providing </w:t>
      </w:r>
      <w:r w:rsidR="008A509F">
        <w:t>easily accessible and</w:t>
      </w:r>
      <w:r w:rsidR="00655BB4">
        <w:t xml:space="preserve"> accurate </w:t>
      </w:r>
      <w:r w:rsidR="008A509F">
        <w:t xml:space="preserve">(i.e. real world) </w:t>
      </w:r>
      <w:r w:rsidR="006C0604">
        <w:t>information on the performance of processes.</w:t>
      </w:r>
    </w:p>
    <w:p w14:paraId="24455898" w14:textId="54DC761D" w:rsidR="00640668" w:rsidRDefault="00640668" w:rsidP="00F42FAE">
      <w:r>
        <w:t xml:space="preserve">It differs from traditional process modelling in that it fulfils the shortcomings of these techniques, namely cost and time requirements, along with a lack of objective validation techniques. </w:t>
      </w:r>
      <w:r>
        <w:fldChar w:fldCharType="begin"/>
      </w:r>
      <w: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fldChar w:fldCharType="separate"/>
      </w:r>
      <w:r>
        <w:rPr>
          <w:noProof/>
        </w:rPr>
        <w:t>[2]</w:t>
      </w:r>
      <w:r>
        <w:fldChar w:fldCharType="end"/>
      </w:r>
    </w:p>
    <w:p w14:paraId="7FDE62C4" w14:textId="17F58D98" w:rsidR="00BA4DB5" w:rsidRDefault="00F42FAE" w:rsidP="00F42FAE">
      <w:proofErr w:type="spellStart"/>
      <w:r>
        <w:t>Abstineatis</w:t>
      </w:r>
      <w:proofErr w:type="spellEnd"/>
      <w:r>
        <w:t xml:space="preserve"> aims to bring this technology, and with </w:t>
      </w:r>
      <w:proofErr w:type="gramStart"/>
      <w:r>
        <w:t>it</w:t>
      </w:r>
      <w:proofErr w:type="gramEnd"/>
      <w:r>
        <w:t xml:space="preserve"> advanced operating analytics, to the third world market, allowing businesses to save time and money and focus on what makes them great.</w:t>
      </w:r>
      <w:r w:rsidR="00BA4DB5">
        <w:t xml:space="preserve">  This could, furthermore, assist in expansion efforts, therefore assisting in indirect job creation.</w:t>
      </w:r>
    </w:p>
    <w:p w14:paraId="6E917BF4" w14:textId="327ADB55" w:rsidR="009D02DB" w:rsidRDefault="00F42FAE" w:rsidP="00F42FAE">
      <w:r>
        <w:t>We offer three main services, revolving around the use of process mining.</w:t>
      </w:r>
      <w:r w:rsidR="00BA4DB5">
        <w:t xml:space="preserve">  </w:t>
      </w:r>
      <w:r>
        <w:t xml:space="preserve">First, we offer process mining software which is customisable in consultation with clients. </w:t>
      </w:r>
      <w:r w:rsidR="00BA4DB5">
        <w:t xml:space="preserve"> </w:t>
      </w:r>
      <w:r>
        <w:t>Next, we offer consultation on the development of the necessary IT infrastructure for the use of process mining.  Finally, we offer training in the use and interpretation of process mining results, creating job opportunities for data analysts within the clients’ businesses.</w:t>
      </w:r>
    </w:p>
    <w:p w14:paraId="2E3D2ABD" w14:textId="3152707B" w:rsidR="00BA4DB5" w:rsidRDefault="00BA4DB5" w:rsidP="00F42FAE">
      <w:r>
        <w:t xml:space="preserve">This training element is essential to our business model.  Since the use of </w:t>
      </w:r>
      <w:r w:rsidR="00FE45B4">
        <w:t xml:space="preserve">process mining techniques is relatively new in industry, </w:t>
      </w:r>
      <w:proofErr w:type="spellStart"/>
      <w:r w:rsidR="00FE45B4">
        <w:t>Abstineatis</w:t>
      </w:r>
      <w:proofErr w:type="spellEnd"/>
      <w:r w:rsidR="00FE45B4">
        <w:t xml:space="preserve"> aims to play a major role in the establishment of process mining alongside more traditional Business Process Management (BPM) techniques.</w:t>
      </w:r>
    </w:p>
    <w:p w14:paraId="353BFD53" w14:textId="5AC5F4A6" w:rsidR="00AC7F82" w:rsidRPr="0009376A" w:rsidRDefault="00F42FAE" w:rsidP="00902C84">
      <w:pPr>
        <w:rPr>
          <w:rFonts w:eastAsiaTheme="majorEastAsia" w:cstheme="majorBidi"/>
          <w:color w:val="5F5F5F"/>
          <w:szCs w:val="24"/>
        </w:rPr>
      </w:pPr>
      <w:proofErr w:type="spellStart"/>
      <w:r>
        <w:t>Abstineatis</w:t>
      </w:r>
      <w:proofErr w:type="spellEnd"/>
      <w:r>
        <w:t xml:space="preserve"> is based in Potchefstroom</w:t>
      </w:r>
      <w:r w:rsidR="00902C84">
        <w:t>, and focuses on the South African market, with plans for expansion into Africa.</w:t>
      </w:r>
    </w:p>
    <w:p w14:paraId="597235FD" w14:textId="239C71AE" w:rsidR="00AC7F82" w:rsidRDefault="00AC7F82" w:rsidP="008B60A8">
      <w:pPr>
        <w:pStyle w:val="Heading2"/>
        <w:numPr>
          <w:ilvl w:val="0"/>
          <w:numId w:val="0"/>
        </w:numPr>
        <w:jc w:val="center"/>
        <w:rPr>
          <w:sz w:val="28"/>
          <w:szCs w:val="32"/>
        </w:rPr>
      </w:pPr>
      <w:bookmarkStart w:id="8" w:name="_Toc491027123"/>
      <w:bookmarkStart w:id="9" w:name="_Toc523071073"/>
      <w:r w:rsidRPr="0009376A">
        <w:rPr>
          <w:sz w:val="28"/>
          <w:szCs w:val="32"/>
        </w:rPr>
        <w:t>The Market</w:t>
      </w:r>
      <w:bookmarkEnd w:id="8"/>
      <w:bookmarkEnd w:id="9"/>
    </w:p>
    <w:p w14:paraId="3EE89038" w14:textId="355FD20C" w:rsidR="00902C84" w:rsidRDefault="00640668" w:rsidP="00902C84">
      <w:pPr>
        <w:rPr>
          <w:lang w:val="en-GB"/>
        </w:rPr>
      </w:pPr>
      <w:r>
        <w:rPr>
          <w:lang w:val="en-GB"/>
        </w:rPr>
        <w:t>This specific technology is still in an early adoption phase, with much potential for expansion in the market.  In 2018, Gartner</w:t>
      </w:r>
      <w:r w:rsidR="00FE45B4">
        <w:rPr>
          <w:lang w:val="en-GB"/>
        </w:rPr>
        <w:t xml:space="preserve"> </w:t>
      </w:r>
      <w:r w:rsidR="00FE45B4">
        <w:rPr>
          <w:lang w:val="en-GB"/>
        </w:rPr>
        <w:fldChar w:fldCharType="begin"/>
      </w:r>
      <w:r w:rsidR="00FE45B4">
        <w:rPr>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00FE45B4">
        <w:rPr>
          <w:lang w:val="en-GB"/>
        </w:rPr>
        <w:fldChar w:fldCharType="separate"/>
      </w:r>
      <w:r w:rsidR="00FE45B4">
        <w:rPr>
          <w:noProof/>
          <w:lang w:val="en-GB"/>
        </w:rPr>
        <w:t>[2]</w:t>
      </w:r>
      <w:r w:rsidR="00FE45B4">
        <w:rPr>
          <w:lang w:val="en-GB"/>
        </w:rPr>
        <w:fldChar w:fldCharType="end"/>
      </w:r>
      <w:r>
        <w:rPr>
          <w:lang w:val="en-GB"/>
        </w:rPr>
        <w:t xml:space="preserve"> estimated the revenue from process mining initiatives to be roughly $160 million worldwide, with an expectation of major growth </w:t>
      </w:r>
      <w:r w:rsidR="00A6364E">
        <w:rPr>
          <w:lang w:val="en-GB"/>
        </w:rPr>
        <w:t xml:space="preserve">(roughly 300% - 400%) </w:t>
      </w:r>
      <w:r>
        <w:rPr>
          <w:lang w:val="en-GB"/>
        </w:rPr>
        <w:t>within the following two years</w:t>
      </w:r>
      <w:r w:rsidR="00A6364E">
        <w:rPr>
          <w:lang w:val="en-GB"/>
        </w:rPr>
        <w:t>.</w:t>
      </w:r>
      <w:r>
        <w:rPr>
          <w:lang w:val="en-GB"/>
        </w:rPr>
        <w:t xml:space="preserve"> </w:t>
      </w:r>
      <w:r w:rsidR="00A6364E">
        <w:rPr>
          <w:lang w:val="en-GB"/>
        </w:rPr>
        <w:t>Gartner</w:t>
      </w:r>
      <w:r w:rsidR="00FE45B4">
        <w:rPr>
          <w:lang w:val="en-GB"/>
        </w:rPr>
        <w:t xml:space="preserve"> </w:t>
      </w:r>
      <w:r w:rsidR="00FE45B4">
        <w:rPr>
          <w:lang w:val="en-GB"/>
        </w:rPr>
        <w:fldChar w:fldCharType="begin"/>
      </w:r>
      <w:r w:rsidR="00FE45B4">
        <w:rPr>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00FE45B4">
        <w:rPr>
          <w:lang w:val="en-GB"/>
        </w:rPr>
        <w:fldChar w:fldCharType="separate"/>
      </w:r>
      <w:r w:rsidR="00FE45B4">
        <w:rPr>
          <w:noProof/>
          <w:lang w:val="en-GB"/>
        </w:rPr>
        <w:t>[2]</w:t>
      </w:r>
      <w:r w:rsidR="00FE45B4">
        <w:rPr>
          <w:lang w:val="en-GB"/>
        </w:rPr>
        <w:fldChar w:fldCharType="end"/>
      </w:r>
      <w:r w:rsidR="00A6364E">
        <w:rPr>
          <w:lang w:val="en-GB"/>
        </w:rPr>
        <w:t xml:space="preserve"> also found that demand for this kind of analytics far outpaced supply, and the fact that this technology could be used alongside traditional BPM techniques means that adoption should be easy.</w:t>
      </w:r>
    </w:p>
    <w:p w14:paraId="1E01DE48" w14:textId="6FF322E5" w:rsidR="00A6364E" w:rsidRDefault="00640668" w:rsidP="00902C84">
      <w:pPr>
        <w:rPr>
          <w:lang w:val="en-GB"/>
        </w:rPr>
      </w:pPr>
      <w:r>
        <w:rPr>
          <w:lang w:val="en-GB"/>
        </w:rPr>
        <w:lastRenderedPageBreak/>
        <w:t xml:space="preserve">This market size, however, is </w:t>
      </w:r>
      <w:r w:rsidR="00A6364E">
        <w:rPr>
          <w:lang w:val="en-GB"/>
        </w:rPr>
        <w:t>largely focused in Europe and North America, with North American process mining initiatives only entering the market in 2018.</w:t>
      </w:r>
      <w:r w:rsidR="00633B71">
        <w:rPr>
          <w:lang w:val="en-GB"/>
        </w:rPr>
        <w:t xml:space="preserve">  </w:t>
      </w:r>
      <w:r w:rsidR="00A6364E">
        <w:rPr>
          <w:lang w:val="en-GB"/>
        </w:rPr>
        <w:t>As already shown earlier in this chapter, the potential uses vary greatly and could play a major role in managing business processes, and this is never truer than in the case of Africa, where efficient operations are essential in difficult economic climates.</w:t>
      </w:r>
    </w:p>
    <w:p w14:paraId="54323C45" w14:textId="071DFE23" w:rsidR="00A6364E" w:rsidRDefault="00A6364E" w:rsidP="00902C84">
      <w:pPr>
        <w:rPr>
          <w:lang w:val="en-GB"/>
        </w:rPr>
      </w:pPr>
      <w:r>
        <w:rPr>
          <w:lang w:val="en-GB"/>
        </w:rPr>
        <w:t>Bringing the technology to the South African market, along with the expertise required to establish the necessary infrastructures in a South African context will make it possible for companies to take advantage of th</w:t>
      </w:r>
      <w:r w:rsidR="00FE45B4">
        <w:rPr>
          <w:lang w:val="en-GB"/>
        </w:rPr>
        <w:t>e</w:t>
      </w:r>
      <w:r>
        <w:rPr>
          <w:lang w:val="en-GB"/>
        </w:rPr>
        <w:t>s</w:t>
      </w:r>
      <w:r w:rsidR="00FE45B4">
        <w:rPr>
          <w:lang w:val="en-GB"/>
        </w:rPr>
        <w:t>e</w:t>
      </w:r>
      <w:r>
        <w:rPr>
          <w:lang w:val="en-GB"/>
        </w:rPr>
        <w:t xml:space="preserve"> advanced techn</w:t>
      </w:r>
      <w:r w:rsidR="00FE45B4">
        <w:rPr>
          <w:lang w:val="en-GB"/>
        </w:rPr>
        <w:t>iques</w:t>
      </w:r>
      <w:r>
        <w:rPr>
          <w:lang w:val="en-GB"/>
        </w:rPr>
        <w:t>.</w:t>
      </w:r>
    </w:p>
    <w:p w14:paraId="582B8FBD" w14:textId="564D362B" w:rsidR="00A6364E" w:rsidRDefault="00A6364E" w:rsidP="00902C84">
      <w:pPr>
        <w:rPr>
          <w:lang w:val="en-GB"/>
        </w:rPr>
      </w:pPr>
      <w:r>
        <w:rPr>
          <w:lang w:val="en-GB"/>
        </w:rPr>
        <w:t>Due to the wide range of potential applications, the South African market for process mining analytics could grow fast and become mainstream techniques in the management of business and even operational processes.</w:t>
      </w:r>
    </w:p>
    <w:p w14:paraId="6B23FBBE" w14:textId="0077A967" w:rsidR="00A6364E" w:rsidRDefault="00633B71" w:rsidP="00902C84">
      <w:pPr>
        <w:rPr>
          <w:lang w:val="en-GB"/>
        </w:rPr>
      </w:pPr>
      <w:r>
        <w:rPr>
          <w:lang w:val="en-GB"/>
        </w:rPr>
        <w:t>An important barrier to entry into the South African market is the fact that process mining is relatively unknown.  We therefore aim to build proof of concept models showing the specific value to be gained from the application of process mining.</w:t>
      </w:r>
      <w:r w:rsidR="00AF1561">
        <w:rPr>
          <w:lang w:val="en-GB"/>
        </w:rPr>
        <w:t xml:space="preserve">  These models would be presented to prospective </w:t>
      </w:r>
      <w:r w:rsidR="00FE45B4">
        <w:rPr>
          <w:lang w:val="en-GB"/>
        </w:rPr>
        <w:t>clients</w:t>
      </w:r>
      <w:r w:rsidR="00AF1561">
        <w:rPr>
          <w:lang w:val="en-GB"/>
        </w:rPr>
        <w:t xml:space="preserve"> as proof of the potential value to be gained.</w:t>
      </w:r>
    </w:p>
    <w:p w14:paraId="16AB1A22" w14:textId="7F1B3180" w:rsidR="00633B71" w:rsidRDefault="00633B71" w:rsidP="00902C84">
      <w:pPr>
        <w:rPr>
          <w:lang w:val="en-GB"/>
        </w:rPr>
      </w:pPr>
      <w:proofErr w:type="spellStart"/>
      <w:r>
        <w:rPr>
          <w:lang w:val="en-GB"/>
        </w:rPr>
        <w:t>Abstineatis</w:t>
      </w:r>
      <w:proofErr w:type="spellEnd"/>
      <w:r>
        <w:rPr>
          <w:lang w:val="en-GB"/>
        </w:rPr>
        <w:t>’ marketing strategy is largely based on an online presence.  Active social media engagement and the establishment of a high</w:t>
      </w:r>
      <w:r w:rsidR="00AF1561">
        <w:rPr>
          <w:lang w:val="en-GB"/>
        </w:rPr>
        <w:t>-</w:t>
      </w:r>
      <w:r>
        <w:rPr>
          <w:lang w:val="en-GB"/>
        </w:rPr>
        <w:t>quality website is a low-cost alternative to traditional marketing methods</w:t>
      </w:r>
      <w:r w:rsidR="00AF1561">
        <w:rPr>
          <w:lang w:val="en-GB"/>
        </w:rPr>
        <w:t xml:space="preserve">.  These platforms also offer an opportunity to fuel engagement </w:t>
      </w:r>
      <w:r w:rsidR="00FE45B4">
        <w:rPr>
          <w:lang w:val="en-GB"/>
        </w:rPr>
        <w:t xml:space="preserve">and education </w:t>
      </w:r>
      <w:r w:rsidR="00AF1561">
        <w:rPr>
          <w:lang w:val="en-GB"/>
        </w:rPr>
        <w:t>in the value of process mining.  The power of word of mouth in the form of testimonials are also not to be discounted.</w:t>
      </w:r>
    </w:p>
    <w:p w14:paraId="1CA6A7EF" w14:textId="488D1031" w:rsidR="00AC7F82" w:rsidRDefault="00AC7F82" w:rsidP="008B60A8">
      <w:pPr>
        <w:pStyle w:val="Heading2"/>
        <w:numPr>
          <w:ilvl w:val="0"/>
          <w:numId w:val="0"/>
        </w:numPr>
        <w:jc w:val="center"/>
        <w:rPr>
          <w:sz w:val="28"/>
          <w:szCs w:val="32"/>
        </w:rPr>
      </w:pPr>
      <w:bookmarkStart w:id="10" w:name="_Toc491027124"/>
      <w:bookmarkStart w:id="11" w:name="_Toc523071074"/>
      <w:r w:rsidRPr="0009376A">
        <w:rPr>
          <w:sz w:val="28"/>
          <w:szCs w:val="32"/>
        </w:rPr>
        <w:t>The Future</w:t>
      </w:r>
      <w:bookmarkEnd w:id="10"/>
      <w:bookmarkEnd w:id="11"/>
    </w:p>
    <w:p w14:paraId="66B3022A" w14:textId="611E94C2" w:rsidR="00AF1561" w:rsidRDefault="00AF1561" w:rsidP="00AF1561">
      <w:pPr>
        <w:rPr>
          <w:lang w:val="en-GB"/>
        </w:rPr>
      </w:pPr>
      <w:proofErr w:type="spellStart"/>
      <w:r>
        <w:rPr>
          <w:lang w:val="en-GB"/>
        </w:rPr>
        <w:t>Abstineatis</w:t>
      </w:r>
      <w:proofErr w:type="spellEnd"/>
      <w:r>
        <w:rPr>
          <w:lang w:val="en-GB"/>
        </w:rPr>
        <w:t>’ vision is the democratisation of previously first-world analytics and the establishment of process mining as a mainstream BPM tool in the South African context.</w:t>
      </w:r>
    </w:p>
    <w:p w14:paraId="6D3DC717" w14:textId="22FA14EB" w:rsidR="003422A7" w:rsidRDefault="003422A7" w:rsidP="00AF1561">
      <w:pPr>
        <w:rPr>
          <w:lang w:val="en-GB"/>
        </w:rPr>
      </w:pPr>
      <w:r>
        <w:rPr>
          <w:lang w:val="en-GB"/>
        </w:rPr>
        <w:t xml:space="preserve">We expect to measure initial growth of the business by the number of clients we service.  Since </w:t>
      </w:r>
      <w:proofErr w:type="spellStart"/>
      <w:r>
        <w:rPr>
          <w:lang w:val="en-GB"/>
        </w:rPr>
        <w:t>Abstineatis</w:t>
      </w:r>
      <w:proofErr w:type="spellEnd"/>
      <w:r>
        <w:rPr>
          <w:lang w:val="en-GB"/>
        </w:rPr>
        <w:t xml:space="preserve"> works both on a consultation and subscription basis, the number of clients is a good indication of the growth of the venture.</w:t>
      </w:r>
    </w:p>
    <w:p w14:paraId="2EB64389" w14:textId="3BC421C4" w:rsidR="003422A7" w:rsidRDefault="003422A7" w:rsidP="00BA4DB5">
      <w:pPr>
        <w:pStyle w:val="Heading3"/>
      </w:pPr>
      <w:r>
        <w:t>3 Months</w:t>
      </w:r>
    </w:p>
    <w:p w14:paraId="6E502ABA" w14:textId="588959CE" w:rsidR="003422A7" w:rsidRDefault="003422A7" w:rsidP="003422A7">
      <w:pPr>
        <w:rPr>
          <w:lang w:val="en-GB"/>
        </w:rPr>
      </w:pPr>
      <w:r>
        <w:rPr>
          <w:lang w:val="en-GB"/>
        </w:rPr>
        <w:t>By the completion of the first financial quarter, it is expected that all business establishment steps should be completed.  Software development is expected to take roughly one month.  The venture is expected to sign its first client near the end of this term.</w:t>
      </w:r>
    </w:p>
    <w:p w14:paraId="284725CE" w14:textId="0A3430D7" w:rsidR="003422A7" w:rsidRDefault="003422A7" w:rsidP="003422A7">
      <w:pPr>
        <w:pStyle w:val="Heading3"/>
      </w:pPr>
      <w:r>
        <w:t>1 Year</w:t>
      </w:r>
    </w:p>
    <w:p w14:paraId="0F426121" w14:textId="2DD72302" w:rsidR="003422A7" w:rsidRDefault="003422A7" w:rsidP="003422A7">
      <w:pPr>
        <w:rPr>
          <w:lang w:val="en-GB"/>
        </w:rPr>
      </w:pPr>
      <w:r>
        <w:rPr>
          <w:lang w:val="en-GB"/>
        </w:rPr>
        <w:t>At the end of year one, we expect all business establishment steps to be completed, and the first few clients to have signed on.</w:t>
      </w:r>
      <w:r w:rsidR="00BA4DB5">
        <w:rPr>
          <w:lang w:val="en-GB"/>
        </w:rPr>
        <w:t xml:space="preserve">  We expect total number of clients to have grown to 6.</w:t>
      </w:r>
    </w:p>
    <w:p w14:paraId="3166D912" w14:textId="4E5A8BA7" w:rsidR="00BA4DB5" w:rsidRDefault="00BA4DB5" w:rsidP="00BA4DB5">
      <w:pPr>
        <w:pStyle w:val="Heading3"/>
      </w:pPr>
      <w:r>
        <w:lastRenderedPageBreak/>
        <w:t>3 Years</w:t>
      </w:r>
    </w:p>
    <w:p w14:paraId="68D57D58" w14:textId="48E11E10" w:rsidR="00BA4DB5" w:rsidRDefault="00BA4DB5" w:rsidP="00BA4DB5">
      <w:pPr>
        <w:rPr>
          <w:lang w:val="en-GB"/>
        </w:rPr>
      </w:pPr>
      <w:r>
        <w:rPr>
          <w:lang w:val="en-GB"/>
        </w:rPr>
        <w:t>By the end of the third year of business, we expect to have established ourselves in the South African market as a leading consultation firm.  We expect to have brought process mining analytics to 18 loyal clients.</w:t>
      </w:r>
    </w:p>
    <w:p w14:paraId="4D73C615" w14:textId="1E61A28D" w:rsidR="00BA4DB5" w:rsidRDefault="00BA4DB5" w:rsidP="00BA4DB5">
      <w:pPr>
        <w:pStyle w:val="Heading3"/>
      </w:pPr>
      <w:r>
        <w:t>5 Years</w:t>
      </w:r>
    </w:p>
    <w:p w14:paraId="7AF71121" w14:textId="5BF70C24" w:rsidR="00486C85" w:rsidRPr="00BA4DB5" w:rsidRDefault="00BA4DB5" w:rsidP="00BA4DB5">
      <w:pPr>
        <w:rPr>
          <w:lang w:val="en-GB"/>
        </w:rPr>
      </w:pPr>
      <w:r>
        <w:rPr>
          <w:lang w:val="en-GB"/>
        </w:rPr>
        <w:t>By the end of five years of business, we expect name recognition to have grown in the South African market, and to be serving at least 35 clients.  We expect at the end of the fifth year for expansion into Africa to be well away in the planning phase.</w:t>
      </w:r>
      <w:r w:rsidR="00486C85" w:rsidRPr="002A0747">
        <w:rPr>
          <w:rFonts w:eastAsia="Times New Roman"/>
          <w:color w:val="5F5F5F"/>
          <w:szCs w:val="20"/>
        </w:rPr>
        <w:br w:type="page"/>
      </w:r>
    </w:p>
    <w:p w14:paraId="22ECD4E5" w14:textId="4E64ECA6" w:rsidR="0009376A" w:rsidRPr="0009376A" w:rsidRDefault="0009376A"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12" w:name="_Toc523071075"/>
      <w:r w:rsidRPr="0009376A">
        <w:rPr>
          <w:color w:val="5F5F5F"/>
          <w:sz w:val="36"/>
          <w:szCs w:val="40"/>
        </w:rPr>
        <w:lastRenderedPageBreak/>
        <w:t>Management Structure [Who</w:t>
      </w:r>
      <w:r>
        <w:rPr>
          <w:color w:val="5F5F5F"/>
          <w:sz w:val="36"/>
          <w:szCs w:val="40"/>
        </w:rPr>
        <w:t>]</w:t>
      </w:r>
      <w:bookmarkEnd w:id="12"/>
    </w:p>
    <w:p w14:paraId="72B025E3" w14:textId="77777777" w:rsidR="0009376A" w:rsidRPr="0009376A" w:rsidRDefault="0009376A" w:rsidP="0009376A">
      <w:pPr>
        <w:rPr>
          <w:rFonts w:eastAsiaTheme="majorEastAsia" w:cstheme="majorBidi"/>
          <w:color w:val="5F5F5F"/>
          <w:szCs w:val="24"/>
        </w:rPr>
      </w:pPr>
      <w:proofErr w:type="spellStart"/>
      <w:r w:rsidRPr="0009376A">
        <w:rPr>
          <w:rFonts w:eastAsiaTheme="majorEastAsia" w:cstheme="majorBidi"/>
          <w:color w:val="5F5F5F"/>
          <w:szCs w:val="24"/>
        </w:rPr>
        <w:t>Xxxx</w:t>
      </w:r>
      <w:proofErr w:type="spellEnd"/>
      <w:r w:rsidRPr="0009376A">
        <w:rPr>
          <w:rFonts w:eastAsiaTheme="majorEastAsia" w:cstheme="majorBidi"/>
          <w:color w:val="5F5F5F"/>
          <w:szCs w:val="24"/>
        </w:rPr>
        <w:t xml:space="preserve"> – Describe in a few lines the general culture you want within the company. </w:t>
      </w:r>
    </w:p>
    <w:p w14:paraId="6AAA675B" w14:textId="77777777" w:rsidR="0009376A" w:rsidRPr="0009376A" w:rsidRDefault="0009376A" w:rsidP="008B60A8">
      <w:pPr>
        <w:pStyle w:val="Heading2"/>
        <w:numPr>
          <w:ilvl w:val="0"/>
          <w:numId w:val="0"/>
        </w:numPr>
        <w:jc w:val="center"/>
        <w:rPr>
          <w:sz w:val="28"/>
          <w:szCs w:val="32"/>
        </w:rPr>
      </w:pPr>
      <w:bookmarkStart w:id="13" w:name="_Toc491027126"/>
      <w:bookmarkStart w:id="14" w:name="_Toc523071076"/>
      <w:r w:rsidRPr="0009376A">
        <w:rPr>
          <w:sz w:val="28"/>
          <w:szCs w:val="32"/>
        </w:rPr>
        <w:t>Management Team (Key Personnel)</w:t>
      </w:r>
      <w:bookmarkEnd w:id="13"/>
      <w:bookmarkEnd w:id="14"/>
    </w:p>
    <w:p w14:paraId="264BEB7F" w14:textId="71C48CE0" w:rsidR="0009376A" w:rsidRPr="0009376A" w:rsidRDefault="0009376A" w:rsidP="0009376A">
      <w:pPr>
        <w:rPr>
          <w:rFonts w:eastAsiaTheme="majorEastAsia" w:cstheme="majorBidi"/>
          <w:color w:val="5F5F5F"/>
          <w:szCs w:val="24"/>
        </w:rPr>
      </w:pPr>
      <w:proofErr w:type="spellStart"/>
      <w:r w:rsidRPr="0009376A">
        <w:rPr>
          <w:rFonts w:eastAsiaTheme="majorEastAsia" w:cstheme="majorBidi"/>
          <w:color w:val="5F5F5F"/>
          <w:szCs w:val="24"/>
        </w:rPr>
        <w:t>Xxxx</w:t>
      </w:r>
      <w:proofErr w:type="spellEnd"/>
      <w:r w:rsidRPr="0009376A">
        <w:rPr>
          <w:rFonts w:eastAsiaTheme="majorEastAsia" w:cstheme="majorBidi"/>
          <w:color w:val="5F5F5F"/>
          <w:szCs w:val="24"/>
        </w:rPr>
        <w:t xml:space="preserve"> – In this section you need to provide a table of your management team, unique skills, personalities, and any other relevant aspects. Also important is their role. Provide the equivalent of a professional portfolio for each team member and their unique thinking style and how this makes the overall project a success. </w:t>
      </w:r>
    </w:p>
    <w:p w14:paraId="49962E05" w14:textId="77777777" w:rsidR="0009376A" w:rsidRPr="0009376A" w:rsidRDefault="0009376A" w:rsidP="008B60A8">
      <w:pPr>
        <w:pStyle w:val="Heading2"/>
        <w:numPr>
          <w:ilvl w:val="0"/>
          <w:numId w:val="0"/>
        </w:numPr>
        <w:jc w:val="center"/>
        <w:rPr>
          <w:sz w:val="28"/>
          <w:szCs w:val="32"/>
        </w:rPr>
      </w:pPr>
      <w:bookmarkStart w:id="15" w:name="_Toc491027127"/>
      <w:bookmarkStart w:id="16" w:name="_Toc523071077"/>
      <w:r w:rsidRPr="0009376A">
        <w:rPr>
          <w:sz w:val="28"/>
          <w:szCs w:val="32"/>
        </w:rPr>
        <w:t>Organizational Structure</w:t>
      </w:r>
      <w:bookmarkEnd w:id="15"/>
      <w:bookmarkEnd w:id="16"/>
    </w:p>
    <w:p w14:paraId="21704937" w14:textId="3999FFDD" w:rsidR="0009376A" w:rsidRPr="0009376A" w:rsidRDefault="0009376A" w:rsidP="0009376A">
      <w:pPr>
        <w:rPr>
          <w:rFonts w:eastAsiaTheme="majorEastAsia" w:cstheme="majorBidi"/>
          <w:color w:val="5F5F5F"/>
          <w:szCs w:val="24"/>
        </w:rPr>
      </w:pPr>
      <w:proofErr w:type="spellStart"/>
      <w:r w:rsidRPr="0009376A">
        <w:rPr>
          <w:rFonts w:eastAsiaTheme="majorEastAsia" w:cstheme="majorBidi"/>
          <w:color w:val="5F5F5F"/>
          <w:szCs w:val="24"/>
        </w:rPr>
        <w:t>Xxxx</w:t>
      </w:r>
      <w:proofErr w:type="spellEnd"/>
      <w:r w:rsidRPr="0009376A">
        <w:rPr>
          <w:rFonts w:eastAsiaTheme="majorEastAsia" w:cstheme="majorBidi"/>
          <w:color w:val="5F5F5F"/>
          <w:szCs w:val="24"/>
        </w:rPr>
        <w:t xml:space="preserve"> – Discuss the structure of your organization (departments) and how your key personnel fit into to this. Important to mention is how the power-decision distribution is weighted within your company. Provide in detail the processes for decision making within your organization. How does anything get done? </w:t>
      </w:r>
      <w:r w:rsidR="005B216C">
        <w:rPr>
          <w:rFonts w:eastAsiaTheme="majorEastAsia" w:cstheme="majorBidi"/>
          <w:color w:val="5F5F5F"/>
          <w:szCs w:val="24"/>
        </w:rPr>
        <w:t xml:space="preserve">Explain your work culture. </w:t>
      </w:r>
      <w:r w:rsidRPr="0009376A">
        <w:rPr>
          <w:rFonts w:eastAsiaTheme="majorEastAsia" w:cstheme="majorBidi"/>
          <w:color w:val="5F5F5F"/>
          <w:szCs w:val="24"/>
        </w:rPr>
        <w:t xml:space="preserve">What approvals are needed to spend money? How are meetings conducted…etc. </w:t>
      </w:r>
    </w:p>
    <w:p w14:paraId="6BB57CD3" w14:textId="7D1C8711" w:rsidR="0009376A" w:rsidRPr="0009376A" w:rsidRDefault="0009376A" w:rsidP="008B60A8">
      <w:pPr>
        <w:pStyle w:val="Heading2"/>
        <w:numPr>
          <w:ilvl w:val="0"/>
          <w:numId w:val="0"/>
        </w:numPr>
        <w:jc w:val="center"/>
        <w:rPr>
          <w:sz w:val="28"/>
          <w:szCs w:val="32"/>
        </w:rPr>
      </w:pPr>
      <w:bookmarkStart w:id="17" w:name="_Toc491027128"/>
      <w:bookmarkStart w:id="18" w:name="_Toc523071078"/>
      <w:r w:rsidRPr="0009376A">
        <w:rPr>
          <w:sz w:val="28"/>
          <w:szCs w:val="32"/>
        </w:rPr>
        <w:t>Staff Lifecycle</w:t>
      </w:r>
      <w:r w:rsidR="008B60A8" w:rsidRPr="008B60A8">
        <w:rPr>
          <w:sz w:val="28"/>
          <w:szCs w:val="32"/>
        </w:rPr>
        <w:t xml:space="preserve"> </w:t>
      </w:r>
      <w:r w:rsidR="008B60A8">
        <w:rPr>
          <w:sz w:val="28"/>
          <w:szCs w:val="32"/>
        </w:rPr>
        <w:t>(</w:t>
      </w:r>
      <w:r w:rsidR="008B60A8" w:rsidRPr="0009376A">
        <w:rPr>
          <w:sz w:val="28"/>
          <w:szCs w:val="32"/>
        </w:rPr>
        <w:t>Recruitment, Responsibility &amp; Accountability</w:t>
      </w:r>
      <w:r w:rsidRPr="0009376A">
        <w:rPr>
          <w:sz w:val="28"/>
          <w:szCs w:val="32"/>
        </w:rPr>
        <w:t>)</w:t>
      </w:r>
      <w:bookmarkEnd w:id="17"/>
      <w:bookmarkEnd w:id="18"/>
    </w:p>
    <w:p w14:paraId="2C828D2F" w14:textId="6A52C701" w:rsidR="0009376A" w:rsidRPr="0009376A" w:rsidRDefault="0009376A" w:rsidP="0009376A">
      <w:pPr>
        <w:rPr>
          <w:rFonts w:eastAsiaTheme="majorEastAsia" w:cstheme="majorBidi"/>
          <w:color w:val="5F5F5F"/>
          <w:szCs w:val="24"/>
        </w:rPr>
      </w:pPr>
      <w:proofErr w:type="spellStart"/>
      <w:r w:rsidRPr="0009376A">
        <w:rPr>
          <w:rFonts w:eastAsiaTheme="majorEastAsia" w:cstheme="majorBidi"/>
          <w:color w:val="5F5F5F"/>
          <w:szCs w:val="24"/>
        </w:rPr>
        <w:t>Xxxx</w:t>
      </w:r>
      <w:proofErr w:type="spellEnd"/>
      <w:r w:rsidRPr="0009376A">
        <w:rPr>
          <w:rFonts w:eastAsiaTheme="majorEastAsia" w:cstheme="majorBidi"/>
          <w:color w:val="5F5F5F"/>
          <w:szCs w:val="24"/>
        </w:rPr>
        <w:t xml:space="preserve"> – Provide an account of how you bring in staff, train them and ensure they are responsible and accountable for their work. You should discuss professionalism in the workplace and the culture in a bit more detail. Discuss in detail the recruitment and filtering process, the training programmes you would offer for new staff and </w:t>
      </w:r>
      <w:proofErr w:type="gramStart"/>
      <w:r w:rsidRPr="0009376A">
        <w:rPr>
          <w:rFonts w:eastAsiaTheme="majorEastAsia" w:cstheme="majorBidi"/>
          <w:color w:val="5F5F5F"/>
          <w:szCs w:val="24"/>
        </w:rPr>
        <w:t>overall</w:t>
      </w:r>
      <w:proofErr w:type="gramEnd"/>
      <w:r w:rsidRPr="0009376A">
        <w:rPr>
          <w:rFonts w:eastAsiaTheme="majorEastAsia" w:cstheme="majorBidi"/>
          <w:color w:val="5F5F5F"/>
          <w:szCs w:val="24"/>
        </w:rPr>
        <w:t xml:space="preserve"> how you would treat employees. Is remuneration fixed or incentive based? How do you retain skills and ensure you create </w:t>
      </w:r>
      <w:proofErr w:type="gramStart"/>
      <w:r w:rsidRPr="0009376A">
        <w:rPr>
          <w:rFonts w:eastAsiaTheme="majorEastAsia" w:cstheme="majorBidi"/>
          <w:color w:val="5F5F5F"/>
          <w:szCs w:val="24"/>
        </w:rPr>
        <w:t>competencies.</w:t>
      </w:r>
      <w:proofErr w:type="gramEnd"/>
      <w:r w:rsidRPr="0009376A">
        <w:rPr>
          <w:rFonts w:eastAsiaTheme="majorEastAsia" w:cstheme="majorBidi"/>
          <w:color w:val="5F5F5F"/>
          <w:szCs w:val="24"/>
        </w:rPr>
        <w:t xml:space="preserve"> </w:t>
      </w:r>
    </w:p>
    <w:p w14:paraId="2A47FE01" w14:textId="4D431E43" w:rsidR="001A1181" w:rsidRPr="002A0747" w:rsidRDefault="001A1181" w:rsidP="0009376A">
      <w:pPr>
        <w:spacing w:after="200"/>
        <w:rPr>
          <w:rFonts w:eastAsia="Times New Roman" w:cs="Calibri"/>
          <w:b/>
          <w:bCs/>
          <w:iCs/>
          <w:color w:val="5F5F5F"/>
          <w:szCs w:val="28"/>
          <w:u w:val="single"/>
          <w:lang w:val="en-GB"/>
        </w:rPr>
      </w:pPr>
      <w:r w:rsidRPr="002A0747">
        <w:rPr>
          <w:color w:val="5F5F5F"/>
        </w:rPr>
        <w:br w:type="page"/>
      </w:r>
    </w:p>
    <w:p w14:paraId="6AFABB9F" w14:textId="52AA4E50" w:rsidR="008B60A8" w:rsidRPr="0009376A" w:rsidRDefault="00705643"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19" w:name="_Toc523071079"/>
      <w:bookmarkEnd w:id="7"/>
      <w:r>
        <w:rPr>
          <w:color w:val="5F5F5F"/>
          <w:sz w:val="36"/>
          <w:szCs w:val="40"/>
        </w:rPr>
        <w:lastRenderedPageBreak/>
        <w:t>Manufacturing, Supply Chain &amp; Operation</w:t>
      </w:r>
      <w:r w:rsidR="008B60A8" w:rsidRPr="0009376A">
        <w:rPr>
          <w:color w:val="5F5F5F"/>
          <w:sz w:val="36"/>
          <w:szCs w:val="40"/>
        </w:rPr>
        <w:t xml:space="preserve"> [Wh</w:t>
      </w:r>
      <w:r>
        <w:rPr>
          <w:color w:val="5F5F5F"/>
          <w:sz w:val="36"/>
          <w:szCs w:val="40"/>
        </w:rPr>
        <w:t>at</w:t>
      </w:r>
      <w:r w:rsidR="008B60A8">
        <w:rPr>
          <w:color w:val="5F5F5F"/>
          <w:sz w:val="36"/>
          <w:szCs w:val="40"/>
        </w:rPr>
        <w:t>]</w:t>
      </w:r>
      <w:bookmarkEnd w:id="19"/>
    </w:p>
    <w:p w14:paraId="1E66BA4D" w14:textId="70C01062" w:rsidR="008B60A8" w:rsidRPr="008B60A8" w:rsidRDefault="008B60A8" w:rsidP="008B60A8">
      <w:pPr>
        <w:rPr>
          <w:rFonts w:eastAsiaTheme="majorEastAsia" w:cstheme="majorBidi"/>
          <w:color w:val="5F5F5F"/>
          <w:szCs w:val="24"/>
        </w:rPr>
      </w:pPr>
      <w:proofErr w:type="spellStart"/>
      <w:r w:rsidRPr="008B60A8">
        <w:rPr>
          <w:rFonts w:eastAsiaTheme="majorEastAsia" w:cstheme="majorBidi"/>
          <w:color w:val="5F5F5F"/>
          <w:szCs w:val="24"/>
        </w:rPr>
        <w:t>Xxxx</w:t>
      </w:r>
      <w:proofErr w:type="spellEnd"/>
      <w:r w:rsidRPr="008B60A8">
        <w:rPr>
          <w:rFonts w:eastAsiaTheme="majorEastAsia" w:cstheme="majorBidi"/>
          <w:color w:val="5F5F5F"/>
          <w:szCs w:val="24"/>
        </w:rPr>
        <w:t xml:space="preserve"> – Provide an overview of what you are doing! How do you [The Who] make the dream [Why] Happen?</w:t>
      </w:r>
    </w:p>
    <w:p w14:paraId="6605E52D" w14:textId="77777777" w:rsidR="008B60A8" w:rsidRPr="008B60A8" w:rsidRDefault="008B60A8" w:rsidP="008B60A8">
      <w:pPr>
        <w:pStyle w:val="Heading2"/>
        <w:numPr>
          <w:ilvl w:val="0"/>
          <w:numId w:val="0"/>
        </w:numPr>
        <w:jc w:val="center"/>
        <w:rPr>
          <w:sz w:val="28"/>
          <w:szCs w:val="32"/>
        </w:rPr>
      </w:pPr>
      <w:bookmarkStart w:id="20" w:name="_Toc491027130"/>
      <w:bookmarkStart w:id="21" w:name="_Toc523071080"/>
      <w:r w:rsidRPr="008B60A8">
        <w:rPr>
          <w:sz w:val="28"/>
          <w:szCs w:val="32"/>
        </w:rPr>
        <w:t>Manufacturing or Service Plan</w:t>
      </w:r>
      <w:bookmarkEnd w:id="20"/>
      <w:bookmarkEnd w:id="21"/>
    </w:p>
    <w:p w14:paraId="0B35DAF3" w14:textId="7327F8D3" w:rsidR="008B60A8" w:rsidRPr="008B60A8" w:rsidRDefault="008B60A8" w:rsidP="008B60A8">
      <w:pPr>
        <w:rPr>
          <w:rFonts w:eastAsiaTheme="majorEastAsia" w:cstheme="majorBidi"/>
          <w:color w:val="5F5F5F"/>
          <w:szCs w:val="24"/>
        </w:rPr>
      </w:pPr>
      <w:proofErr w:type="spellStart"/>
      <w:r w:rsidRPr="008B60A8">
        <w:rPr>
          <w:rFonts w:eastAsiaTheme="majorEastAsia" w:cstheme="majorBidi"/>
          <w:color w:val="5F5F5F"/>
          <w:szCs w:val="24"/>
        </w:rPr>
        <w:t>Xxxx</w:t>
      </w:r>
      <w:proofErr w:type="spellEnd"/>
      <w:r w:rsidRPr="008B60A8">
        <w:rPr>
          <w:rFonts w:eastAsiaTheme="majorEastAsia" w:cstheme="majorBidi"/>
          <w:color w:val="5F5F5F"/>
          <w:szCs w:val="24"/>
        </w:rPr>
        <w:t xml:space="preserve"> – Manufacturing: Discuss what it is your produce? Perhaps provide here some detailed spec</w:t>
      </w:r>
      <w:r w:rsidR="005B216C">
        <w:rPr>
          <w:rFonts w:eastAsiaTheme="majorEastAsia" w:cstheme="majorBidi"/>
          <w:color w:val="5F5F5F"/>
          <w:szCs w:val="24"/>
        </w:rPr>
        <w:t>ification</w:t>
      </w:r>
      <w:r w:rsidRPr="008B60A8">
        <w:rPr>
          <w:rFonts w:eastAsiaTheme="majorEastAsia" w:cstheme="majorBidi"/>
          <w:color w:val="5F5F5F"/>
          <w:szCs w:val="24"/>
        </w:rPr>
        <w:t xml:space="preserve">s of your product and draw a comparison table with other products. </w:t>
      </w:r>
      <w:r w:rsidR="00A057CE" w:rsidRPr="00A057CE">
        <w:rPr>
          <w:rFonts w:eastAsiaTheme="majorEastAsia" w:cstheme="majorBidi"/>
          <w:b/>
          <w:color w:val="5F5F5F"/>
          <w:szCs w:val="24"/>
        </w:rPr>
        <w:t>EXTRA</w:t>
      </w:r>
      <w:r w:rsidRPr="008B60A8">
        <w:rPr>
          <w:rFonts w:eastAsiaTheme="majorEastAsia" w:cstheme="majorBidi"/>
          <w:color w:val="5F5F5F"/>
          <w:szCs w:val="24"/>
        </w:rPr>
        <w:t>:  Prepare full system engineering or manufacturing documentation for producing the product from A-Z.</w:t>
      </w:r>
    </w:p>
    <w:p w14:paraId="2C1D4976" w14:textId="63F98D43" w:rsidR="008B60A8" w:rsidRPr="008B60A8" w:rsidRDefault="008B60A8" w:rsidP="008B60A8">
      <w:pPr>
        <w:rPr>
          <w:rFonts w:eastAsiaTheme="majorEastAsia" w:cstheme="majorBidi"/>
          <w:color w:val="5F5F5F"/>
          <w:szCs w:val="24"/>
        </w:rPr>
      </w:pPr>
      <w:proofErr w:type="spellStart"/>
      <w:r w:rsidRPr="008B60A8">
        <w:rPr>
          <w:rFonts w:eastAsiaTheme="majorEastAsia" w:cstheme="majorBidi"/>
          <w:color w:val="5F5F5F"/>
          <w:szCs w:val="24"/>
        </w:rPr>
        <w:t>Xxxx</w:t>
      </w:r>
      <w:proofErr w:type="spellEnd"/>
      <w:r w:rsidRPr="008B60A8">
        <w:rPr>
          <w:rFonts w:eastAsiaTheme="majorEastAsia" w:cstheme="majorBidi"/>
          <w:color w:val="5F5F5F"/>
          <w:szCs w:val="24"/>
        </w:rPr>
        <w:t xml:space="preserve"> – Service: When are you open? How do you serve your customers? What need do you serve? </w:t>
      </w:r>
      <w:r w:rsidR="00A057CE" w:rsidRPr="00A057CE">
        <w:rPr>
          <w:rFonts w:eastAsiaTheme="majorEastAsia" w:cstheme="majorBidi"/>
          <w:b/>
          <w:color w:val="5F5F5F"/>
          <w:szCs w:val="24"/>
        </w:rPr>
        <w:t>EXTRA</w:t>
      </w:r>
      <w:r w:rsidRPr="008B60A8">
        <w:rPr>
          <w:rFonts w:eastAsiaTheme="majorEastAsia" w:cstheme="majorBidi"/>
          <w:color w:val="5F5F5F"/>
          <w:szCs w:val="24"/>
        </w:rPr>
        <w:t>:  Perform a</w:t>
      </w:r>
      <w:r w:rsidR="005B216C">
        <w:rPr>
          <w:rFonts w:eastAsiaTheme="majorEastAsia" w:cstheme="majorBidi"/>
          <w:color w:val="5F5F5F"/>
          <w:szCs w:val="24"/>
        </w:rPr>
        <w:t>n</w:t>
      </w:r>
      <w:r w:rsidRPr="008B60A8">
        <w:rPr>
          <w:rFonts w:eastAsiaTheme="majorEastAsia" w:cstheme="majorBidi"/>
          <w:color w:val="5F5F5F"/>
          <w:szCs w:val="24"/>
        </w:rPr>
        <w:t xml:space="preserve"> evaluation of available competitive services and discuss your unique value offer.</w:t>
      </w:r>
    </w:p>
    <w:p w14:paraId="7A97FBA5" w14:textId="77777777" w:rsidR="008B60A8" w:rsidRPr="008B60A8" w:rsidRDefault="008B60A8" w:rsidP="008B60A8">
      <w:pPr>
        <w:rPr>
          <w:rFonts w:eastAsiaTheme="majorEastAsia" w:cstheme="majorBidi"/>
          <w:color w:val="5F5F5F"/>
          <w:szCs w:val="24"/>
        </w:rPr>
      </w:pPr>
      <w:r w:rsidRPr="008B60A8">
        <w:rPr>
          <w:rFonts w:eastAsiaTheme="majorEastAsia" w:cstheme="majorBidi"/>
          <w:color w:val="5F5F5F"/>
          <w:szCs w:val="24"/>
        </w:rPr>
        <w:t xml:space="preserve">Note: You can have a </w:t>
      </w:r>
      <w:proofErr w:type="spellStart"/>
      <w:r w:rsidRPr="008B60A8">
        <w:rPr>
          <w:rFonts w:eastAsiaTheme="majorEastAsia" w:cstheme="majorBidi"/>
          <w:color w:val="5F5F5F"/>
          <w:szCs w:val="24"/>
        </w:rPr>
        <w:t>servitization</w:t>
      </w:r>
      <w:proofErr w:type="spellEnd"/>
      <w:r w:rsidRPr="008B60A8">
        <w:rPr>
          <w:rFonts w:eastAsiaTheme="majorEastAsia" w:cstheme="majorBidi"/>
          <w:color w:val="5F5F5F"/>
          <w:szCs w:val="24"/>
        </w:rPr>
        <w:t xml:space="preserve"> offering which mixes both.</w:t>
      </w:r>
    </w:p>
    <w:p w14:paraId="339DE998" w14:textId="77777777" w:rsidR="008B60A8" w:rsidRPr="008B60A8" w:rsidRDefault="008B60A8" w:rsidP="008B60A8">
      <w:pPr>
        <w:pStyle w:val="Heading2"/>
        <w:numPr>
          <w:ilvl w:val="0"/>
          <w:numId w:val="0"/>
        </w:numPr>
        <w:jc w:val="center"/>
        <w:rPr>
          <w:sz w:val="28"/>
          <w:szCs w:val="32"/>
        </w:rPr>
      </w:pPr>
      <w:bookmarkStart w:id="22" w:name="_Toc491027131"/>
      <w:bookmarkStart w:id="23" w:name="_Toc523071081"/>
      <w:r w:rsidRPr="008B60A8">
        <w:rPr>
          <w:sz w:val="28"/>
          <w:szCs w:val="32"/>
        </w:rPr>
        <w:t>Supply Chain Plan</w:t>
      </w:r>
      <w:bookmarkEnd w:id="22"/>
      <w:bookmarkEnd w:id="23"/>
    </w:p>
    <w:p w14:paraId="4C174169" w14:textId="033C01CE" w:rsidR="008B60A8" w:rsidRPr="008B60A8" w:rsidRDefault="008B60A8" w:rsidP="008B60A8">
      <w:pPr>
        <w:rPr>
          <w:rFonts w:eastAsiaTheme="majorEastAsia" w:cstheme="majorBidi"/>
          <w:color w:val="5F5F5F"/>
          <w:szCs w:val="24"/>
        </w:rPr>
      </w:pPr>
      <w:proofErr w:type="spellStart"/>
      <w:r w:rsidRPr="008B60A8">
        <w:rPr>
          <w:rFonts w:eastAsiaTheme="majorEastAsia" w:cstheme="majorBidi"/>
          <w:color w:val="5F5F5F"/>
          <w:szCs w:val="24"/>
        </w:rPr>
        <w:t>Xxxx</w:t>
      </w:r>
      <w:proofErr w:type="spellEnd"/>
      <w:r w:rsidRPr="008B60A8">
        <w:rPr>
          <w:rFonts w:eastAsiaTheme="majorEastAsia" w:cstheme="majorBidi"/>
          <w:color w:val="5F5F5F"/>
          <w:szCs w:val="24"/>
        </w:rPr>
        <w:t xml:space="preserve"> – Describe how you source your material, packaging and other important things for providing your product and service? Also, what channels do you use to get your products and services to your customers? </w:t>
      </w:r>
      <w:r w:rsidR="00A057CE" w:rsidRPr="00A057CE">
        <w:rPr>
          <w:rFonts w:eastAsiaTheme="majorEastAsia" w:cstheme="majorBidi"/>
          <w:b/>
          <w:color w:val="5F5F5F"/>
          <w:szCs w:val="24"/>
        </w:rPr>
        <w:t>EXTRA</w:t>
      </w:r>
      <w:r w:rsidRPr="008B60A8">
        <w:rPr>
          <w:rFonts w:eastAsiaTheme="majorEastAsia" w:cstheme="majorBidi"/>
          <w:color w:val="5F5F5F"/>
          <w:szCs w:val="24"/>
        </w:rPr>
        <w:t>:  Perform a full Porters Value Chain Analysis and discuss in detail how you use this to differentiate yourself.</w:t>
      </w:r>
    </w:p>
    <w:p w14:paraId="33354724" w14:textId="77777777" w:rsidR="008B60A8" w:rsidRPr="008B60A8" w:rsidRDefault="008B60A8" w:rsidP="008B60A8">
      <w:pPr>
        <w:pStyle w:val="Heading2"/>
        <w:numPr>
          <w:ilvl w:val="0"/>
          <w:numId w:val="0"/>
        </w:numPr>
        <w:jc w:val="center"/>
        <w:rPr>
          <w:sz w:val="28"/>
          <w:szCs w:val="32"/>
        </w:rPr>
      </w:pPr>
      <w:bookmarkStart w:id="24" w:name="_Toc491027132"/>
      <w:bookmarkStart w:id="25" w:name="_Toc523071082"/>
      <w:r w:rsidRPr="008B60A8">
        <w:rPr>
          <w:sz w:val="28"/>
          <w:szCs w:val="32"/>
        </w:rPr>
        <w:t>Operational Plan</w:t>
      </w:r>
      <w:bookmarkEnd w:id="24"/>
      <w:bookmarkEnd w:id="25"/>
    </w:p>
    <w:p w14:paraId="1DF6FC6F" w14:textId="04BB010A" w:rsidR="008B60A8" w:rsidRPr="008B60A8" w:rsidRDefault="008B60A8" w:rsidP="008B60A8">
      <w:pPr>
        <w:rPr>
          <w:rFonts w:eastAsiaTheme="majorEastAsia" w:cstheme="majorBidi"/>
          <w:color w:val="5F5F5F"/>
          <w:szCs w:val="24"/>
        </w:rPr>
      </w:pPr>
      <w:proofErr w:type="spellStart"/>
      <w:r w:rsidRPr="008B60A8">
        <w:rPr>
          <w:rFonts w:eastAsiaTheme="majorEastAsia" w:cstheme="majorBidi"/>
          <w:color w:val="5F5F5F"/>
          <w:szCs w:val="24"/>
        </w:rPr>
        <w:t>Xxxx</w:t>
      </w:r>
      <w:proofErr w:type="spellEnd"/>
      <w:r w:rsidRPr="008B60A8">
        <w:rPr>
          <w:rFonts w:eastAsiaTheme="majorEastAsia" w:cstheme="majorBidi"/>
          <w:color w:val="5F5F5F"/>
          <w:szCs w:val="24"/>
        </w:rPr>
        <w:t xml:space="preserve"> – Describe the day to day operations that would allow you to manufacture goods for your customers or serve them. If you use a facility discuss this in more detail (facility requirements) </w:t>
      </w:r>
      <w:r w:rsidR="00A057CE" w:rsidRPr="00A057CE">
        <w:rPr>
          <w:rFonts w:eastAsiaTheme="majorEastAsia" w:cstheme="majorBidi"/>
          <w:b/>
          <w:color w:val="5F5F5F"/>
          <w:szCs w:val="24"/>
        </w:rPr>
        <w:t>EXTRA</w:t>
      </w:r>
      <w:r w:rsidRPr="008B60A8">
        <w:rPr>
          <w:rFonts w:eastAsiaTheme="majorEastAsia" w:cstheme="majorBidi"/>
          <w:color w:val="5F5F5F"/>
          <w:szCs w:val="24"/>
        </w:rPr>
        <w:t>:  Draw up business processes and standardized procedures for your staff. Draw up a facility plan.</w:t>
      </w:r>
    </w:p>
    <w:p w14:paraId="4FFC5571" w14:textId="77777777" w:rsidR="008B60A8" w:rsidRPr="0009376A" w:rsidRDefault="008B60A8" w:rsidP="008B60A8">
      <w:pPr>
        <w:rPr>
          <w:rFonts w:eastAsiaTheme="majorEastAsia" w:cstheme="majorBidi"/>
          <w:color w:val="5F5F5F"/>
          <w:szCs w:val="24"/>
        </w:rPr>
      </w:pPr>
    </w:p>
    <w:p w14:paraId="17056E14" w14:textId="4EBAA8EB" w:rsidR="007B3975" w:rsidRPr="002A0747" w:rsidRDefault="007B3975" w:rsidP="00841E3C">
      <w:pPr>
        <w:pStyle w:val="MainText"/>
        <w:spacing w:line="360" w:lineRule="auto"/>
        <w:ind w:firstLine="0"/>
        <w:rPr>
          <w:rFonts w:cstheme="minorBidi"/>
          <w:color w:val="5F5F5F"/>
        </w:rPr>
      </w:pPr>
      <w:r w:rsidRPr="002A0747">
        <w:rPr>
          <w:color w:val="5F5F5F"/>
        </w:rPr>
        <w:br w:type="page"/>
      </w:r>
    </w:p>
    <w:p w14:paraId="234C7489" w14:textId="3F774DBB" w:rsidR="009E1833" w:rsidRPr="009E1833" w:rsidRDefault="00705643"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26" w:name="_Toc523071083"/>
      <w:r>
        <w:rPr>
          <w:color w:val="5F5F5F"/>
          <w:sz w:val="36"/>
          <w:szCs w:val="40"/>
        </w:rPr>
        <w:lastRenderedPageBreak/>
        <w:t>Financial Management</w:t>
      </w:r>
      <w:r w:rsidR="008B60A8" w:rsidRPr="0009376A">
        <w:rPr>
          <w:color w:val="5F5F5F"/>
          <w:sz w:val="36"/>
          <w:szCs w:val="40"/>
        </w:rPr>
        <w:t xml:space="preserve"> [</w:t>
      </w:r>
      <w:r>
        <w:rPr>
          <w:color w:val="5F5F5F"/>
          <w:sz w:val="36"/>
          <w:szCs w:val="40"/>
        </w:rPr>
        <w:t>How</w:t>
      </w:r>
      <w:r w:rsidR="008B60A8">
        <w:rPr>
          <w:color w:val="5F5F5F"/>
          <w:sz w:val="36"/>
          <w:szCs w:val="40"/>
        </w:rPr>
        <w:t>]</w:t>
      </w:r>
      <w:bookmarkEnd w:id="26"/>
    </w:p>
    <w:p w14:paraId="68AF30C6" w14:textId="77777777" w:rsidR="009E1833" w:rsidRPr="009E1833" w:rsidRDefault="009E1833" w:rsidP="009E1833">
      <w:pPr>
        <w:rPr>
          <w:rFonts w:eastAsiaTheme="majorEastAsia" w:cstheme="majorBidi"/>
          <w:color w:val="5F5F5F"/>
          <w:szCs w:val="24"/>
        </w:rPr>
      </w:pPr>
      <w:proofErr w:type="spellStart"/>
      <w:r w:rsidRPr="009E1833">
        <w:rPr>
          <w:rFonts w:eastAsiaTheme="majorEastAsia" w:cstheme="majorBidi"/>
          <w:color w:val="5F5F5F"/>
          <w:szCs w:val="24"/>
        </w:rPr>
        <w:t>Xxxx</w:t>
      </w:r>
      <w:proofErr w:type="spellEnd"/>
      <w:r w:rsidRPr="009E1833">
        <w:rPr>
          <w:rFonts w:eastAsiaTheme="majorEastAsia" w:cstheme="majorBidi"/>
          <w:color w:val="5F5F5F"/>
          <w:szCs w:val="24"/>
        </w:rPr>
        <w:t xml:space="preserve"> – Describe what your </w:t>
      </w:r>
      <w:proofErr w:type="gramStart"/>
      <w:r w:rsidRPr="009E1833">
        <w:rPr>
          <w:rFonts w:eastAsiaTheme="majorEastAsia" w:cstheme="majorBidi"/>
          <w:color w:val="5F5F5F"/>
          <w:szCs w:val="24"/>
        </w:rPr>
        <w:t>high level</w:t>
      </w:r>
      <w:proofErr w:type="gramEnd"/>
      <w:r w:rsidRPr="009E1833">
        <w:rPr>
          <w:rFonts w:eastAsiaTheme="majorEastAsia" w:cstheme="majorBidi"/>
          <w:color w:val="5F5F5F"/>
          <w:szCs w:val="24"/>
        </w:rPr>
        <w:t xml:space="preserve"> vision is. Will your idea create a </w:t>
      </w:r>
      <w:proofErr w:type="gramStart"/>
      <w:r w:rsidRPr="009E1833">
        <w:rPr>
          <w:rFonts w:eastAsiaTheme="majorEastAsia" w:cstheme="majorBidi"/>
          <w:color w:val="5F5F5F"/>
          <w:szCs w:val="24"/>
        </w:rPr>
        <w:t>1 Billion dollar</w:t>
      </w:r>
      <w:proofErr w:type="gramEnd"/>
      <w:r w:rsidRPr="009E1833">
        <w:rPr>
          <w:rFonts w:eastAsiaTheme="majorEastAsia" w:cstheme="majorBidi"/>
          <w:color w:val="5F5F5F"/>
          <w:szCs w:val="24"/>
        </w:rPr>
        <w:t xml:space="preserve"> industry? Will it save a Billion?</w:t>
      </w:r>
    </w:p>
    <w:p w14:paraId="23EF0F06" w14:textId="77777777" w:rsidR="009E1833" w:rsidRPr="009E1833" w:rsidRDefault="009E1833" w:rsidP="009E1833">
      <w:pPr>
        <w:pStyle w:val="Heading2"/>
        <w:numPr>
          <w:ilvl w:val="0"/>
          <w:numId w:val="0"/>
        </w:numPr>
        <w:jc w:val="center"/>
        <w:rPr>
          <w:sz w:val="28"/>
          <w:szCs w:val="32"/>
        </w:rPr>
      </w:pPr>
      <w:bookmarkStart w:id="27" w:name="_Toc491027134"/>
      <w:bookmarkStart w:id="28" w:name="_Toc523071084"/>
      <w:r w:rsidRPr="009E1833">
        <w:rPr>
          <w:sz w:val="28"/>
          <w:szCs w:val="32"/>
        </w:rPr>
        <w:t>Revenue Model</w:t>
      </w:r>
      <w:bookmarkEnd w:id="27"/>
      <w:bookmarkEnd w:id="28"/>
    </w:p>
    <w:p w14:paraId="25200CA8" w14:textId="6D024C00" w:rsidR="009E1833" w:rsidRPr="009E1833" w:rsidRDefault="009E1833" w:rsidP="009E1833">
      <w:pPr>
        <w:rPr>
          <w:rFonts w:eastAsiaTheme="majorEastAsia" w:cstheme="majorBidi"/>
          <w:color w:val="5F5F5F"/>
          <w:szCs w:val="24"/>
        </w:rPr>
      </w:pPr>
      <w:proofErr w:type="spellStart"/>
      <w:r w:rsidRPr="009E1833">
        <w:rPr>
          <w:rFonts w:eastAsiaTheme="majorEastAsia" w:cstheme="majorBidi"/>
          <w:color w:val="5F5F5F"/>
          <w:szCs w:val="24"/>
        </w:rPr>
        <w:t>Xxxx</w:t>
      </w:r>
      <w:proofErr w:type="spellEnd"/>
      <w:r w:rsidRPr="009E1833">
        <w:rPr>
          <w:rFonts w:eastAsiaTheme="majorEastAsia" w:cstheme="majorBidi"/>
          <w:color w:val="5F5F5F"/>
          <w:szCs w:val="24"/>
        </w:rPr>
        <w:t xml:space="preserve"> – How do you make money? What process does it go through to get to your </w:t>
      </w:r>
      <w:proofErr w:type="gramStart"/>
      <w:r w:rsidRPr="009E1833">
        <w:rPr>
          <w:rFonts w:eastAsiaTheme="majorEastAsia" w:cstheme="majorBidi"/>
          <w:color w:val="5F5F5F"/>
          <w:szCs w:val="24"/>
        </w:rPr>
        <w:t>account.</w:t>
      </w:r>
      <w:proofErr w:type="gramEnd"/>
      <w:r w:rsidRPr="009E1833">
        <w:rPr>
          <w:rFonts w:eastAsiaTheme="majorEastAsia" w:cstheme="majorBidi"/>
          <w:color w:val="5F5F5F"/>
          <w:szCs w:val="24"/>
        </w:rPr>
        <w:t xml:space="preserve"> What type of model do you use? </w:t>
      </w:r>
      <w:r w:rsidR="00A057CE" w:rsidRPr="00A057CE">
        <w:rPr>
          <w:rFonts w:eastAsiaTheme="majorEastAsia" w:cstheme="majorBidi"/>
          <w:b/>
          <w:color w:val="5F5F5F"/>
          <w:szCs w:val="24"/>
        </w:rPr>
        <w:t>EXTRA</w:t>
      </w:r>
      <w:r w:rsidRPr="009E1833">
        <w:rPr>
          <w:rFonts w:eastAsiaTheme="majorEastAsia" w:cstheme="majorBidi"/>
          <w:color w:val="5F5F5F"/>
          <w:szCs w:val="24"/>
        </w:rPr>
        <w:t>:</w:t>
      </w:r>
      <w:r w:rsidR="00A057CE">
        <w:rPr>
          <w:rFonts w:eastAsiaTheme="majorEastAsia" w:cstheme="majorBidi"/>
          <w:color w:val="5F5F5F"/>
          <w:szCs w:val="24"/>
        </w:rPr>
        <w:t xml:space="preserve"> </w:t>
      </w:r>
      <w:r w:rsidRPr="009E1833">
        <w:rPr>
          <w:rFonts w:eastAsiaTheme="majorEastAsia" w:cstheme="majorBidi"/>
          <w:color w:val="5F5F5F"/>
          <w:szCs w:val="24"/>
        </w:rPr>
        <w:t>Do a comparison between various revenue models (charging as a service, value added, once off, subscription…etc) and show how your option is the best.</w:t>
      </w:r>
    </w:p>
    <w:p w14:paraId="59925AB4" w14:textId="77777777" w:rsidR="009E1833" w:rsidRPr="009E1833" w:rsidRDefault="009E1833" w:rsidP="009E1833">
      <w:pPr>
        <w:pStyle w:val="Heading2"/>
        <w:numPr>
          <w:ilvl w:val="0"/>
          <w:numId w:val="0"/>
        </w:numPr>
        <w:jc w:val="center"/>
        <w:rPr>
          <w:sz w:val="28"/>
          <w:szCs w:val="32"/>
        </w:rPr>
      </w:pPr>
      <w:bookmarkStart w:id="29" w:name="_Toc491027135"/>
      <w:bookmarkStart w:id="30" w:name="_Toc523071085"/>
      <w:r w:rsidRPr="009E1833">
        <w:rPr>
          <w:sz w:val="28"/>
          <w:szCs w:val="32"/>
        </w:rPr>
        <w:t>Cash to Cash Cycle</w:t>
      </w:r>
      <w:bookmarkEnd w:id="29"/>
      <w:bookmarkEnd w:id="30"/>
    </w:p>
    <w:p w14:paraId="5EAE84C7" w14:textId="610A30F5" w:rsidR="009E1833" w:rsidRPr="009E1833" w:rsidRDefault="009E1833" w:rsidP="009E1833">
      <w:pPr>
        <w:rPr>
          <w:rFonts w:eastAsiaTheme="majorEastAsia" w:cstheme="majorBidi"/>
          <w:color w:val="5F5F5F"/>
          <w:szCs w:val="24"/>
        </w:rPr>
      </w:pPr>
      <w:proofErr w:type="spellStart"/>
      <w:r w:rsidRPr="009E1833">
        <w:rPr>
          <w:rFonts w:eastAsiaTheme="majorEastAsia" w:cstheme="majorBidi"/>
          <w:color w:val="5F5F5F"/>
          <w:szCs w:val="24"/>
        </w:rPr>
        <w:t>Xxxx</w:t>
      </w:r>
      <w:proofErr w:type="spellEnd"/>
      <w:r w:rsidRPr="009E1833">
        <w:rPr>
          <w:rFonts w:eastAsiaTheme="majorEastAsia" w:cstheme="majorBidi"/>
          <w:color w:val="5F5F5F"/>
          <w:szCs w:val="24"/>
        </w:rPr>
        <w:t xml:space="preserve"> – Discuss your cash to cash cycle. From the time you spend money how long does it take for you to take money? How do you deal with your cash flow? </w:t>
      </w:r>
      <w:r w:rsidR="00A057CE" w:rsidRPr="00A057CE">
        <w:rPr>
          <w:rFonts w:eastAsiaTheme="majorEastAsia" w:cstheme="majorBidi"/>
          <w:b/>
          <w:color w:val="5F5F5F"/>
          <w:szCs w:val="24"/>
        </w:rPr>
        <w:t>EXTRA</w:t>
      </w:r>
      <w:r w:rsidRPr="009E1833">
        <w:rPr>
          <w:rFonts w:eastAsiaTheme="majorEastAsia" w:cstheme="majorBidi"/>
          <w:color w:val="5F5F5F"/>
          <w:szCs w:val="24"/>
        </w:rPr>
        <w:t>:  Provide some detail on methods of dealing with cash flow shortages and their impact on your business.</w:t>
      </w:r>
    </w:p>
    <w:p w14:paraId="6828BAE1" w14:textId="77777777" w:rsidR="009E1833" w:rsidRPr="009E1833" w:rsidRDefault="009E1833" w:rsidP="009E1833">
      <w:pPr>
        <w:pStyle w:val="Heading2"/>
        <w:numPr>
          <w:ilvl w:val="0"/>
          <w:numId w:val="0"/>
        </w:numPr>
        <w:jc w:val="center"/>
        <w:rPr>
          <w:sz w:val="28"/>
          <w:szCs w:val="32"/>
        </w:rPr>
      </w:pPr>
      <w:bookmarkStart w:id="31" w:name="_Toc491027136"/>
      <w:bookmarkStart w:id="32" w:name="_Toc523071086"/>
      <w:r w:rsidRPr="009E1833">
        <w:rPr>
          <w:sz w:val="28"/>
          <w:szCs w:val="32"/>
        </w:rPr>
        <w:t>The Finances</w:t>
      </w:r>
      <w:bookmarkEnd w:id="31"/>
      <w:bookmarkEnd w:id="32"/>
    </w:p>
    <w:p w14:paraId="7D963BDA" w14:textId="5F0F4F51" w:rsidR="009E1833" w:rsidRPr="009E1833" w:rsidRDefault="009E1833" w:rsidP="009E1833">
      <w:pPr>
        <w:rPr>
          <w:rFonts w:eastAsiaTheme="majorEastAsia" w:cstheme="majorBidi"/>
          <w:color w:val="5F5F5F"/>
          <w:szCs w:val="24"/>
        </w:rPr>
      </w:pPr>
      <w:proofErr w:type="spellStart"/>
      <w:r w:rsidRPr="009E1833">
        <w:rPr>
          <w:rFonts w:eastAsiaTheme="majorEastAsia" w:cstheme="majorBidi"/>
          <w:color w:val="5F5F5F"/>
          <w:szCs w:val="24"/>
        </w:rPr>
        <w:t>Xxxx</w:t>
      </w:r>
      <w:proofErr w:type="spellEnd"/>
      <w:r w:rsidRPr="009E1833">
        <w:rPr>
          <w:rFonts w:eastAsiaTheme="majorEastAsia" w:cstheme="majorBidi"/>
          <w:color w:val="5F5F5F"/>
          <w:szCs w:val="24"/>
        </w:rPr>
        <w:t xml:space="preserve"> – Discuss a high-level overview of your </w:t>
      </w:r>
      <w:proofErr w:type="gramStart"/>
      <w:r w:rsidRPr="009E1833">
        <w:rPr>
          <w:rFonts w:eastAsiaTheme="majorEastAsia" w:cstheme="majorBidi"/>
          <w:color w:val="5F5F5F"/>
          <w:szCs w:val="24"/>
        </w:rPr>
        <w:t>3 year</w:t>
      </w:r>
      <w:proofErr w:type="gramEnd"/>
      <w:r w:rsidRPr="009E1833">
        <w:rPr>
          <w:rFonts w:eastAsiaTheme="majorEastAsia" w:cstheme="majorBidi"/>
          <w:color w:val="5F5F5F"/>
          <w:szCs w:val="24"/>
        </w:rPr>
        <w:t xml:space="preserve"> financials. Refer to your appendix. Do not discuss the details of your finances in this section (this is in another section). Provide a general outlook. </w:t>
      </w:r>
      <w:r w:rsidR="00A057CE" w:rsidRPr="00A057CE">
        <w:rPr>
          <w:rFonts w:eastAsiaTheme="majorEastAsia" w:cstheme="majorBidi"/>
          <w:b/>
          <w:color w:val="5F5F5F"/>
          <w:szCs w:val="24"/>
        </w:rPr>
        <w:t>EXTRA</w:t>
      </w:r>
      <w:r w:rsidRPr="009E1833">
        <w:rPr>
          <w:rFonts w:eastAsiaTheme="majorEastAsia" w:cstheme="majorBidi"/>
          <w:color w:val="5F5F5F"/>
          <w:szCs w:val="24"/>
        </w:rPr>
        <w:t xml:space="preserve">:  Discuss a </w:t>
      </w:r>
      <w:proofErr w:type="gramStart"/>
      <w:r w:rsidRPr="009E1833">
        <w:rPr>
          <w:rFonts w:eastAsiaTheme="majorEastAsia" w:cstheme="majorBidi"/>
          <w:color w:val="5F5F5F"/>
          <w:szCs w:val="24"/>
        </w:rPr>
        <w:t>5-10 year</w:t>
      </w:r>
      <w:proofErr w:type="gramEnd"/>
      <w:r w:rsidRPr="009E1833">
        <w:rPr>
          <w:rFonts w:eastAsiaTheme="majorEastAsia" w:cstheme="majorBidi"/>
          <w:color w:val="5F5F5F"/>
          <w:szCs w:val="24"/>
        </w:rPr>
        <w:t xml:space="preserve"> financial outlook. Discuss in detail how you received these numbers and stipulate a reasonable inflation rest, interest rate…etc.</w:t>
      </w:r>
    </w:p>
    <w:p w14:paraId="198A4614" w14:textId="77777777" w:rsidR="009E1833" w:rsidRPr="0009376A" w:rsidRDefault="009E1833" w:rsidP="008B60A8">
      <w:pPr>
        <w:rPr>
          <w:rFonts w:eastAsiaTheme="majorEastAsia" w:cstheme="majorBidi"/>
          <w:color w:val="5F5F5F"/>
          <w:szCs w:val="24"/>
        </w:rPr>
      </w:pPr>
    </w:p>
    <w:p w14:paraId="041B5C31" w14:textId="77777777" w:rsidR="00356CF9" w:rsidRPr="008B60A8" w:rsidRDefault="00356CF9" w:rsidP="007B3975">
      <w:pPr>
        <w:pStyle w:val="MainText"/>
        <w:spacing w:line="360" w:lineRule="auto"/>
        <w:rPr>
          <w:color w:val="5F5F5F"/>
          <w:lang w:val="af-ZA"/>
        </w:rPr>
      </w:pPr>
    </w:p>
    <w:p w14:paraId="79A3A0C2" w14:textId="36379F6C" w:rsidR="007B3975" w:rsidRPr="002A0747" w:rsidRDefault="007B3975">
      <w:pPr>
        <w:spacing w:after="200"/>
        <w:rPr>
          <w:rFonts w:eastAsia="Times New Roman" w:cs="Calibri"/>
          <w:color w:val="5F5F5F"/>
          <w:szCs w:val="24"/>
          <w:lang w:val="en-GB"/>
        </w:rPr>
      </w:pPr>
      <w:r w:rsidRPr="002A0747">
        <w:rPr>
          <w:color w:val="5F5F5F"/>
        </w:rPr>
        <w:br w:type="page"/>
      </w:r>
    </w:p>
    <w:p w14:paraId="74644F7C" w14:textId="5AEACFD7" w:rsidR="00705643" w:rsidRPr="00705643" w:rsidRDefault="00705643"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33" w:name="_Toc523071087"/>
      <w:r>
        <w:rPr>
          <w:color w:val="5F5F5F"/>
          <w:sz w:val="36"/>
          <w:szCs w:val="40"/>
        </w:rPr>
        <w:lastRenderedPageBreak/>
        <w:t>The Industry</w:t>
      </w:r>
      <w:r w:rsidR="008B60A8" w:rsidRPr="0009376A">
        <w:rPr>
          <w:color w:val="5F5F5F"/>
          <w:sz w:val="36"/>
          <w:szCs w:val="40"/>
        </w:rPr>
        <w:t xml:space="preserve"> [Wh</w:t>
      </w:r>
      <w:r>
        <w:rPr>
          <w:color w:val="5F5F5F"/>
          <w:sz w:val="36"/>
          <w:szCs w:val="40"/>
        </w:rPr>
        <w:t>ere</w:t>
      </w:r>
      <w:r w:rsidR="008B60A8">
        <w:rPr>
          <w:color w:val="5F5F5F"/>
          <w:sz w:val="36"/>
          <w:szCs w:val="40"/>
        </w:rPr>
        <w:t>]</w:t>
      </w:r>
      <w:bookmarkEnd w:id="33"/>
    </w:p>
    <w:p w14:paraId="58BCC42B" w14:textId="77777777" w:rsidR="00705643" w:rsidRPr="00705643" w:rsidRDefault="00705643" w:rsidP="00705643">
      <w:pPr>
        <w:rPr>
          <w:rFonts w:eastAsiaTheme="majorEastAsia" w:cstheme="majorBidi"/>
          <w:color w:val="5F5F5F"/>
          <w:szCs w:val="24"/>
        </w:rPr>
      </w:pPr>
      <w:proofErr w:type="spellStart"/>
      <w:r w:rsidRPr="00705643">
        <w:rPr>
          <w:rFonts w:eastAsiaTheme="majorEastAsia" w:cstheme="majorBidi"/>
          <w:color w:val="5F5F5F"/>
          <w:szCs w:val="24"/>
        </w:rPr>
        <w:t>Xxxx</w:t>
      </w:r>
      <w:proofErr w:type="spellEnd"/>
      <w:r w:rsidRPr="00705643">
        <w:rPr>
          <w:rFonts w:eastAsiaTheme="majorEastAsia" w:cstheme="majorBidi"/>
          <w:color w:val="5F5F5F"/>
          <w:szCs w:val="24"/>
        </w:rPr>
        <w:t xml:space="preserve"> - Discuss in brief the industry your product or service falls in. If it is new or mixed you need to explain this a bit more.</w:t>
      </w:r>
    </w:p>
    <w:p w14:paraId="5CBE89CC" w14:textId="77777777" w:rsidR="00705643" w:rsidRPr="00705643" w:rsidRDefault="00705643" w:rsidP="00705643">
      <w:pPr>
        <w:pStyle w:val="Heading2"/>
        <w:numPr>
          <w:ilvl w:val="0"/>
          <w:numId w:val="0"/>
        </w:numPr>
        <w:jc w:val="center"/>
        <w:rPr>
          <w:sz w:val="28"/>
          <w:szCs w:val="32"/>
        </w:rPr>
      </w:pPr>
      <w:bookmarkStart w:id="34" w:name="_Toc491027138"/>
      <w:bookmarkStart w:id="35" w:name="_Toc523071088"/>
      <w:r w:rsidRPr="00705643">
        <w:rPr>
          <w:sz w:val="28"/>
          <w:szCs w:val="32"/>
        </w:rPr>
        <w:t>Macro-Forces</w:t>
      </w:r>
      <w:bookmarkEnd w:id="34"/>
      <w:bookmarkEnd w:id="35"/>
    </w:p>
    <w:p w14:paraId="14B951B2" w14:textId="0D5E0C5B" w:rsidR="00705643" w:rsidRPr="00705643" w:rsidRDefault="00705643" w:rsidP="00705643">
      <w:pPr>
        <w:rPr>
          <w:rFonts w:eastAsiaTheme="majorEastAsia" w:cstheme="majorBidi"/>
          <w:color w:val="5F5F5F"/>
          <w:szCs w:val="24"/>
        </w:rPr>
      </w:pPr>
      <w:proofErr w:type="spellStart"/>
      <w:r w:rsidRPr="00705643">
        <w:rPr>
          <w:rFonts w:eastAsiaTheme="majorEastAsia" w:cstheme="majorBidi"/>
          <w:color w:val="5F5F5F"/>
          <w:szCs w:val="24"/>
        </w:rPr>
        <w:t>Xxxx</w:t>
      </w:r>
      <w:proofErr w:type="spellEnd"/>
      <w:r w:rsidRPr="00705643">
        <w:rPr>
          <w:rFonts w:eastAsiaTheme="majorEastAsia" w:cstheme="majorBidi"/>
          <w:color w:val="5F5F5F"/>
          <w:szCs w:val="24"/>
        </w:rPr>
        <w:t xml:space="preserve"> – Discuss the impact of major economic, environment and social forces on your specific industry (or industries). How does this change its attractiveness for investment </w:t>
      </w:r>
      <w:r w:rsidR="00A057CE" w:rsidRPr="00A057CE">
        <w:rPr>
          <w:rFonts w:eastAsiaTheme="majorEastAsia" w:cstheme="majorBidi"/>
          <w:b/>
          <w:color w:val="5F5F5F"/>
          <w:szCs w:val="24"/>
        </w:rPr>
        <w:t>EXTRA</w:t>
      </w:r>
      <w:r w:rsidRPr="00705643">
        <w:rPr>
          <w:rFonts w:eastAsiaTheme="majorEastAsia" w:cstheme="majorBidi"/>
          <w:color w:val="5F5F5F"/>
          <w:szCs w:val="24"/>
        </w:rPr>
        <w:t xml:space="preserve">:  Perform a brief scenario </w:t>
      </w:r>
      <w:proofErr w:type="gramStart"/>
      <w:r w:rsidRPr="00705643">
        <w:rPr>
          <w:rFonts w:eastAsiaTheme="majorEastAsia" w:cstheme="majorBidi"/>
          <w:color w:val="5F5F5F"/>
          <w:szCs w:val="24"/>
        </w:rPr>
        <w:t>analysis.</w:t>
      </w:r>
      <w:proofErr w:type="gramEnd"/>
      <w:r w:rsidRPr="00705643">
        <w:rPr>
          <w:rFonts w:eastAsiaTheme="majorEastAsia" w:cstheme="majorBidi"/>
          <w:color w:val="5F5F5F"/>
          <w:szCs w:val="24"/>
        </w:rPr>
        <w:t xml:space="preserve"> Do a PESTLE analysis.</w:t>
      </w:r>
    </w:p>
    <w:p w14:paraId="247FD370" w14:textId="77777777" w:rsidR="00705643" w:rsidRPr="00705643" w:rsidRDefault="00705643" w:rsidP="00705643">
      <w:pPr>
        <w:pStyle w:val="Heading2"/>
        <w:numPr>
          <w:ilvl w:val="0"/>
          <w:numId w:val="0"/>
        </w:numPr>
        <w:jc w:val="center"/>
        <w:rPr>
          <w:sz w:val="28"/>
          <w:szCs w:val="32"/>
        </w:rPr>
      </w:pPr>
      <w:bookmarkStart w:id="36" w:name="_Toc491027139"/>
      <w:bookmarkStart w:id="37" w:name="_Toc523071089"/>
      <w:r w:rsidRPr="00705643">
        <w:rPr>
          <w:sz w:val="28"/>
          <w:szCs w:val="32"/>
        </w:rPr>
        <w:t>Competitive Landscape</w:t>
      </w:r>
      <w:bookmarkEnd w:id="36"/>
      <w:bookmarkEnd w:id="37"/>
    </w:p>
    <w:p w14:paraId="56DF24E3" w14:textId="407FE88B" w:rsidR="00705643" w:rsidRPr="00705643" w:rsidRDefault="00705643" w:rsidP="00705643">
      <w:pPr>
        <w:rPr>
          <w:rFonts w:eastAsiaTheme="majorEastAsia" w:cstheme="majorBidi"/>
          <w:color w:val="5F5F5F"/>
          <w:szCs w:val="24"/>
        </w:rPr>
      </w:pPr>
      <w:proofErr w:type="spellStart"/>
      <w:proofErr w:type="gramStart"/>
      <w:r w:rsidRPr="00705643">
        <w:rPr>
          <w:rFonts w:eastAsiaTheme="majorEastAsia" w:cstheme="majorBidi"/>
          <w:color w:val="5F5F5F"/>
          <w:szCs w:val="24"/>
        </w:rPr>
        <w:t>Xxxx</w:t>
      </w:r>
      <w:proofErr w:type="spellEnd"/>
      <w:r w:rsidRPr="00705643">
        <w:rPr>
          <w:rFonts w:eastAsiaTheme="majorEastAsia" w:cstheme="majorBidi"/>
          <w:color w:val="5F5F5F"/>
          <w:szCs w:val="24"/>
        </w:rPr>
        <w:t xml:space="preserve">  -</w:t>
      </w:r>
      <w:proofErr w:type="gramEnd"/>
      <w:r w:rsidRPr="00705643">
        <w:rPr>
          <w:rFonts w:eastAsiaTheme="majorEastAsia" w:cstheme="majorBidi"/>
          <w:color w:val="5F5F5F"/>
          <w:szCs w:val="24"/>
        </w:rPr>
        <w:t xml:space="preserve"> Provide a detailed account of your competitors, their strength and a brief on how they could outplay you in the business world. </w:t>
      </w:r>
      <w:r w:rsidR="00A057CE" w:rsidRPr="00A057CE">
        <w:rPr>
          <w:rFonts w:eastAsiaTheme="majorEastAsia" w:cstheme="majorBidi"/>
          <w:b/>
          <w:color w:val="5F5F5F"/>
          <w:szCs w:val="24"/>
        </w:rPr>
        <w:t>EXTRA</w:t>
      </w:r>
      <w:r w:rsidRPr="00705643">
        <w:rPr>
          <w:rFonts w:eastAsiaTheme="majorEastAsia" w:cstheme="majorBidi"/>
          <w:color w:val="5F5F5F"/>
          <w:szCs w:val="24"/>
        </w:rPr>
        <w:t>:  Perform a brief scenario analysis. Do a PESTLE analysis.</w:t>
      </w:r>
    </w:p>
    <w:p w14:paraId="4996F0F4" w14:textId="77777777" w:rsidR="00705643" w:rsidRPr="00705643" w:rsidRDefault="00705643" w:rsidP="00705643">
      <w:pPr>
        <w:pStyle w:val="Heading2"/>
        <w:numPr>
          <w:ilvl w:val="0"/>
          <w:numId w:val="0"/>
        </w:numPr>
        <w:jc w:val="center"/>
        <w:rPr>
          <w:sz w:val="28"/>
          <w:szCs w:val="32"/>
        </w:rPr>
      </w:pPr>
      <w:bookmarkStart w:id="38" w:name="_Toc491027140"/>
      <w:bookmarkStart w:id="39" w:name="_Toc523071090"/>
      <w:r w:rsidRPr="00705643">
        <w:rPr>
          <w:sz w:val="28"/>
          <w:szCs w:val="32"/>
        </w:rPr>
        <w:t>Risk Mitigation Strategies</w:t>
      </w:r>
      <w:bookmarkEnd w:id="38"/>
      <w:bookmarkEnd w:id="39"/>
    </w:p>
    <w:p w14:paraId="03F13CF9" w14:textId="335ADF05" w:rsidR="00705643" w:rsidRPr="009E1833" w:rsidRDefault="00705643" w:rsidP="00705643">
      <w:pPr>
        <w:rPr>
          <w:rFonts w:eastAsiaTheme="majorEastAsia" w:cstheme="majorBidi"/>
          <w:color w:val="5F5F5F"/>
          <w:szCs w:val="24"/>
        </w:rPr>
      </w:pPr>
      <w:proofErr w:type="spellStart"/>
      <w:r w:rsidRPr="00705643">
        <w:rPr>
          <w:rFonts w:eastAsiaTheme="majorEastAsia" w:cstheme="majorBidi"/>
          <w:color w:val="5F5F5F"/>
          <w:szCs w:val="24"/>
        </w:rPr>
        <w:t>Xxxx</w:t>
      </w:r>
      <w:proofErr w:type="spellEnd"/>
      <w:r w:rsidRPr="00705643">
        <w:rPr>
          <w:rFonts w:eastAsiaTheme="majorEastAsia" w:cstheme="majorBidi"/>
          <w:color w:val="5F5F5F"/>
          <w:szCs w:val="24"/>
        </w:rPr>
        <w:t xml:space="preserve"> – What risks can you solidly identify as challenges in this (using a risk matrix). How do you deal with them or mitigate them? Wh</w:t>
      </w:r>
      <w:r w:rsidR="00464C3D">
        <w:rPr>
          <w:rFonts w:eastAsiaTheme="majorEastAsia" w:cstheme="majorBidi"/>
          <w:color w:val="5F5F5F"/>
          <w:szCs w:val="24"/>
        </w:rPr>
        <w:t>at</w:t>
      </w:r>
      <w:r w:rsidRPr="00705643">
        <w:rPr>
          <w:rFonts w:eastAsiaTheme="majorEastAsia" w:cstheme="majorBidi"/>
          <w:color w:val="5F5F5F"/>
          <w:szCs w:val="24"/>
        </w:rPr>
        <w:t xml:space="preserve"> can destroy your business</w:t>
      </w:r>
      <w:r w:rsidR="00464C3D">
        <w:rPr>
          <w:rFonts w:eastAsiaTheme="majorEastAsia" w:cstheme="majorBidi"/>
          <w:color w:val="5F5F5F"/>
          <w:szCs w:val="24"/>
        </w:rPr>
        <w:t>?</w:t>
      </w:r>
      <w:r w:rsidRPr="00705643">
        <w:rPr>
          <w:rFonts w:eastAsiaTheme="majorEastAsia" w:cstheme="majorBidi"/>
          <w:color w:val="5F5F5F"/>
          <w:szCs w:val="24"/>
        </w:rPr>
        <w:t xml:space="preserve"> </w:t>
      </w:r>
      <w:r w:rsidR="00A057CE" w:rsidRPr="00A057CE">
        <w:rPr>
          <w:rFonts w:eastAsiaTheme="majorEastAsia" w:cstheme="majorBidi"/>
          <w:b/>
          <w:color w:val="5F5F5F"/>
          <w:szCs w:val="24"/>
        </w:rPr>
        <w:t>EXTRA</w:t>
      </w:r>
      <w:r w:rsidRPr="00705643">
        <w:rPr>
          <w:rFonts w:eastAsiaTheme="majorEastAsia" w:cstheme="majorBidi"/>
          <w:color w:val="5F5F5F"/>
          <w:szCs w:val="24"/>
        </w:rPr>
        <w:t>:  Discuss the difference between your long term and short-term strategy and goals in this industry. How will you achieve this (in detail)? Go into detail on the impact of all potential risks on your resources (time, cost, staff… etc)</w:t>
      </w:r>
      <w:r w:rsidR="00464C3D">
        <w:rPr>
          <w:rFonts w:eastAsiaTheme="majorEastAsia" w:cstheme="majorBidi"/>
          <w:color w:val="5F5F5F"/>
          <w:szCs w:val="24"/>
        </w:rPr>
        <w:t>.</w:t>
      </w:r>
    </w:p>
    <w:p w14:paraId="561F2A67" w14:textId="00BDE0F9" w:rsidR="00841E3C" w:rsidRPr="002A0747" w:rsidRDefault="00841E3C">
      <w:pPr>
        <w:spacing w:after="200"/>
        <w:rPr>
          <w:rFonts w:eastAsia="Times New Roman" w:cs="Calibri"/>
          <w:color w:val="5F5F5F"/>
          <w:szCs w:val="24"/>
          <w:lang w:val="en-GB"/>
        </w:rPr>
      </w:pPr>
      <w:r w:rsidRPr="002A0747">
        <w:rPr>
          <w:color w:val="5F5F5F"/>
        </w:rPr>
        <w:br w:type="page"/>
      </w:r>
    </w:p>
    <w:p w14:paraId="7CE131C2" w14:textId="0D2FD4EF" w:rsidR="008B60A8" w:rsidRPr="0009376A" w:rsidRDefault="00FA4A2A"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40" w:name="_Toc523071091"/>
      <w:r w:rsidRPr="00FA4A2A">
        <w:rPr>
          <w:color w:val="5F5F5F"/>
          <w:sz w:val="36"/>
          <w:szCs w:val="40"/>
        </w:rPr>
        <w:lastRenderedPageBreak/>
        <w:t xml:space="preserve">Ethics, Society &amp; Environment </w:t>
      </w:r>
      <w:r w:rsidR="008B60A8" w:rsidRPr="0009376A">
        <w:rPr>
          <w:color w:val="5F5F5F"/>
          <w:sz w:val="36"/>
          <w:szCs w:val="40"/>
        </w:rPr>
        <w:t>[Wh</w:t>
      </w:r>
      <w:r>
        <w:rPr>
          <w:color w:val="5F5F5F"/>
          <w:sz w:val="36"/>
          <w:szCs w:val="40"/>
        </w:rPr>
        <w:t>y</w:t>
      </w:r>
      <w:r w:rsidR="008B60A8">
        <w:rPr>
          <w:color w:val="5F5F5F"/>
          <w:sz w:val="36"/>
          <w:szCs w:val="40"/>
        </w:rPr>
        <w:t>]</w:t>
      </w:r>
      <w:bookmarkEnd w:id="40"/>
    </w:p>
    <w:p w14:paraId="78C58BCB" w14:textId="3BAF22E3" w:rsidR="00FA4A2A" w:rsidRPr="00FA4A2A" w:rsidRDefault="00FA4A2A" w:rsidP="00FA4A2A">
      <w:pPr>
        <w:rPr>
          <w:rFonts w:eastAsiaTheme="majorEastAsia" w:cstheme="majorBidi"/>
          <w:color w:val="5F5F5F"/>
          <w:szCs w:val="24"/>
        </w:rPr>
      </w:pPr>
      <w:proofErr w:type="spellStart"/>
      <w:r w:rsidRPr="00FA4A2A">
        <w:rPr>
          <w:rFonts w:eastAsiaTheme="majorEastAsia" w:cstheme="majorBidi"/>
          <w:color w:val="5F5F5F"/>
          <w:szCs w:val="24"/>
        </w:rPr>
        <w:t>Xxxx</w:t>
      </w:r>
      <w:proofErr w:type="spellEnd"/>
      <w:r w:rsidRPr="00FA4A2A">
        <w:rPr>
          <w:rFonts w:eastAsiaTheme="majorEastAsia" w:cstheme="majorBidi"/>
          <w:color w:val="5F5F5F"/>
          <w:szCs w:val="24"/>
        </w:rPr>
        <w:t xml:space="preserve"> – Tell us in</w:t>
      </w:r>
      <w:r w:rsidR="00464C3D">
        <w:rPr>
          <w:rFonts w:eastAsiaTheme="majorEastAsia" w:cstheme="majorBidi"/>
          <w:color w:val="5F5F5F"/>
          <w:szCs w:val="24"/>
        </w:rPr>
        <w:t xml:space="preserve"> </w:t>
      </w:r>
      <w:r w:rsidRPr="00FA4A2A">
        <w:rPr>
          <w:rFonts w:eastAsiaTheme="majorEastAsia" w:cstheme="majorBidi"/>
          <w:color w:val="5F5F5F"/>
          <w:szCs w:val="24"/>
        </w:rPr>
        <w:t>1 line why your product is the more socially and environmentally responsible choice</w:t>
      </w:r>
    </w:p>
    <w:p w14:paraId="4D90D1EC" w14:textId="77777777" w:rsidR="00FA4A2A" w:rsidRPr="00FA4A2A" w:rsidRDefault="00FA4A2A" w:rsidP="00FA4A2A">
      <w:pPr>
        <w:pStyle w:val="Heading2"/>
        <w:numPr>
          <w:ilvl w:val="0"/>
          <w:numId w:val="0"/>
        </w:numPr>
        <w:jc w:val="center"/>
        <w:rPr>
          <w:sz w:val="28"/>
          <w:szCs w:val="32"/>
        </w:rPr>
      </w:pPr>
      <w:bookmarkStart w:id="41" w:name="_Toc491027142"/>
      <w:bookmarkStart w:id="42" w:name="_Toc523071092"/>
      <w:r w:rsidRPr="00FA4A2A">
        <w:rPr>
          <w:sz w:val="28"/>
          <w:szCs w:val="32"/>
        </w:rPr>
        <w:t>Environmental Sustainability</w:t>
      </w:r>
      <w:bookmarkEnd w:id="41"/>
      <w:bookmarkEnd w:id="42"/>
    </w:p>
    <w:p w14:paraId="47D22938" w14:textId="323EC41E" w:rsidR="00FA4A2A" w:rsidRPr="00FA4A2A" w:rsidRDefault="00FA4A2A" w:rsidP="00FA4A2A">
      <w:pPr>
        <w:rPr>
          <w:rFonts w:eastAsiaTheme="majorEastAsia" w:cstheme="majorBidi"/>
          <w:color w:val="5F5F5F"/>
          <w:szCs w:val="24"/>
        </w:rPr>
      </w:pPr>
      <w:proofErr w:type="spellStart"/>
      <w:r w:rsidRPr="00FA4A2A">
        <w:rPr>
          <w:rFonts w:eastAsiaTheme="majorEastAsia" w:cstheme="majorBidi"/>
          <w:color w:val="5F5F5F"/>
          <w:szCs w:val="24"/>
        </w:rPr>
        <w:t>Xxxx</w:t>
      </w:r>
      <w:proofErr w:type="spellEnd"/>
      <w:r w:rsidRPr="00FA4A2A">
        <w:rPr>
          <w:rFonts w:eastAsiaTheme="majorEastAsia" w:cstheme="majorBidi"/>
          <w:color w:val="5F5F5F"/>
          <w:szCs w:val="24"/>
        </w:rPr>
        <w:t xml:space="preserve"> – Whatever you do you use resources. How much? Why? Is there another way. Compare your product or service to others in terms of water consumption, pollution…etc</w:t>
      </w:r>
      <w:r w:rsidRPr="003C3134">
        <w:rPr>
          <w:rFonts w:eastAsiaTheme="majorEastAsia" w:cstheme="majorBidi"/>
          <w:color w:val="5F5F5F"/>
          <w:szCs w:val="24"/>
        </w:rPr>
        <w:t>.</w:t>
      </w:r>
      <w:r w:rsidR="00851995" w:rsidRPr="003C3134">
        <w:rPr>
          <w:rFonts w:eastAsiaTheme="majorEastAsia" w:cstheme="majorBidi"/>
          <w:color w:val="5F5F5F"/>
          <w:szCs w:val="24"/>
        </w:rPr>
        <w:t xml:space="preserve"> Explain how your product has been designed to be more eco-friendly</w:t>
      </w:r>
      <w:r w:rsidR="003C3134" w:rsidRPr="003C3134">
        <w:rPr>
          <w:rFonts w:eastAsiaTheme="majorEastAsia" w:cstheme="majorBidi"/>
          <w:color w:val="5F5F5F"/>
          <w:szCs w:val="24"/>
        </w:rPr>
        <w:t xml:space="preserve"> or environmentally</w:t>
      </w:r>
      <w:r w:rsidR="003C3134">
        <w:rPr>
          <w:rFonts w:eastAsiaTheme="majorEastAsia" w:cstheme="majorBidi"/>
          <w:color w:val="5F5F5F"/>
          <w:szCs w:val="24"/>
        </w:rPr>
        <w:t xml:space="preserve"> considerate</w:t>
      </w:r>
      <w:r w:rsidRPr="00FA4A2A">
        <w:rPr>
          <w:rFonts w:eastAsiaTheme="majorEastAsia" w:cstheme="majorBidi"/>
          <w:color w:val="5F5F5F"/>
          <w:szCs w:val="24"/>
        </w:rPr>
        <w:t xml:space="preserve"> </w:t>
      </w:r>
      <w:r w:rsidR="00A057CE" w:rsidRPr="00A057CE">
        <w:rPr>
          <w:rFonts w:eastAsiaTheme="majorEastAsia" w:cstheme="majorBidi"/>
          <w:b/>
          <w:color w:val="5F5F5F"/>
          <w:szCs w:val="24"/>
        </w:rPr>
        <w:t>EXTRA</w:t>
      </w:r>
      <w:r w:rsidRPr="00FA4A2A">
        <w:rPr>
          <w:rFonts w:eastAsiaTheme="majorEastAsia" w:cstheme="majorBidi"/>
          <w:color w:val="5F5F5F"/>
          <w:szCs w:val="24"/>
        </w:rPr>
        <w:t>:  In addition to discussing the above,</w:t>
      </w:r>
      <w:r w:rsidR="003C3134">
        <w:rPr>
          <w:rFonts w:eastAsiaTheme="majorEastAsia" w:cstheme="majorBidi"/>
          <w:color w:val="5F5F5F"/>
          <w:szCs w:val="24"/>
        </w:rPr>
        <w:t xml:space="preserve"> mention any use of circular economy, DFE, EMS, policies, or auditing used to shape your business. </w:t>
      </w:r>
      <w:r w:rsidRPr="00FA4A2A">
        <w:rPr>
          <w:rFonts w:eastAsiaTheme="majorEastAsia" w:cstheme="majorBidi"/>
          <w:color w:val="5F5F5F"/>
          <w:szCs w:val="24"/>
        </w:rPr>
        <w:t>Attempt to measure the global impact of your industry and how your shining beacon can help reduce that impact!</w:t>
      </w:r>
      <w:r w:rsidR="00464C3D">
        <w:rPr>
          <w:rFonts w:eastAsiaTheme="majorEastAsia" w:cstheme="majorBidi"/>
          <w:color w:val="5F5F5F"/>
          <w:szCs w:val="24"/>
        </w:rPr>
        <w:t xml:space="preserve"> </w:t>
      </w:r>
    </w:p>
    <w:p w14:paraId="6484250E" w14:textId="77777777" w:rsidR="00FA4A2A" w:rsidRPr="00FA4A2A" w:rsidRDefault="00FA4A2A" w:rsidP="00FA4A2A">
      <w:pPr>
        <w:pStyle w:val="Heading2"/>
        <w:numPr>
          <w:ilvl w:val="0"/>
          <w:numId w:val="0"/>
        </w:numPr>
        <w:jc w:val="center"/>
        <w:rPr>
          <w:sz w:val="28"/>
          <w:szCs w:val="32"/>
        </w:rPr>
      </w:pPr>
      <w:bookmarkStart w:id="43" w:name="_Toc491027143"/>
      <w:bookmarkStart w:id="44" w:name="_Toc523071093"/>
      <w:r w:rsidRPr="00FA4A2A">
        <w:rPr>
          <w:sz w:val="28"/>
          <w:szCs w:val="32"/>
        </w:rPr>
        <w:t>Social Development</w:t>
      </w:r>
      <w:bookmarkEnd w:id="43"/>
      <w:bookmarkEnd w:id="44"/>
    </w:p>
    <w:p w14:paraId="3C8E7083" w14:textId="2FE24C51" w:rsidR="00FA4A2A" w:rsidRPr="00FA4A2A" w:rsidRDefault="00FA4A2A" w:rsidP="00FA4A2A">
      <w:pPr>
        <w:rPr>
          <w:rFonts w:eastAsiaTheme="majorEastAsia" w:cstheme="majorBidi"/>
          <w:color w:val="5F5F5F"/>
          <w:szCs w:val="24"/>
        </w:rPr>
      </w:pPr>
      <w:proofErr w:type="spellStart"/>
      <w:r w:rsidRPr="00FA4A2A">
        <w:rPr>
          <w:rFonts w:eastAsiaTheme="majorEastAsia" w:cstheme="majorBidi"/>
          <w:color w:val="5F5F5F"/>
          <w:szCs w:val="24"/>
        </w:rPr>
        <w:t>Xxxx</w:t>
      </w:r>
      <w:proofErr w:type="spellEnd"/>
      <w:r w:rsidRPr="00FA4A2A">
        <w:rPr>
          <w:rFonts w:eastAsiaTheme="majorEastAsia" w:cstheme="majorBidi"/>
          <w:color w:val="5F5F5F"/>
          <w:szCs w:val="24"/>
        </w:rPr>
        <w:t xml:space="preserve"> – How does your service or product help develop society? Does it play on certain negative traits (like additive gaming or gambling app) or does it educate? What is your promise to society? </w:t>
      </w:r>
      <w:r w:rsidR="00851995" w:rsidRPr="003C3134">
        <w:rPr>
          <w:rFonts w:eastAsiaTheme="majorEastAsia" w:cstheme="majorBidi"/>
          <w:color w:val="5F5F5F"/>
          <w:szCs w:val="24"/>
        </w:rPr>
        <w:t>Provide an example of how a product or service feature</w:t>
      </w:r>
      <w:r w:rsidR="00291E46" w:rsidRPr="003C3134">
        <w:rPr>
          <w:rFonts w:eastAsiaTheme="majorEastAsia" w:cstheme="majorBidi"/>
          <w:color w:val="5F5F5F"/>
          <w:szCs w:val="24"/>
        </w:rPr>
        <w:t xml:space="preserve"> (related to your business)</w:t>
      </w:r>
      <w:r w:rsidR="00851995" w:rsidRPr="003C3134">
        <w:rPr>
          <w:rFonts w:eastAsiaTheme="majorEastAsia" w:cstheme="majorBidi"/>
          <w:color w:val="5F5F5F"/>
          <w:szCs w:val="24"/>
        </w:rPr>
        <w:t xml:space="preserve"> can be adapted </w:t>
      </w:r>
      <w:r w:rsidR="00291E46" w:rsidRPr="003C3134">
        <w:rPr>
          <w:rFonts w:eastAsiaTheme="majorEastAsia" w:cstheme="majorBidi"/>
          <w:color w:val="5F5F5F"/>
          <w:szCs w:val="24"/>
        </w:rPr>
        <w:t>by society</w:t>
      </w:r>
      <w:r w:rsidR="003C3134" w:rsidRPr="003C3134">
        <w:rPr>
          <w:rFonts w:eastAsiaTheme="majorEastAsia" w:cstheme="majorBidi"/>
          <w:color w:val="5F5F5F"/>
          <w:szCs w:val="24"/>
        </w:rPr>
        <w:t xml:space="preserve"> and i</w:t>
      </w:r>
      <w:r w:rsidR="00291E46" w:rsidRPr="003C3134">
        <w:rPr>
          <w:rFonts w:eastAsiaTheme="majorEastAsia" w:cstheme="majorBidi"/>
          <w:color w:val="5F5F5F"/>
          <w:szCs w:val="24"/>
        </w:rPr>
        <w:t>n what way</w:t>
      </w:r>
      <w:r w:rsidR="003C3134" w:rsidRPr="003C3134">
        <w:rPr>
          <w:rFonts w:eastAsiaTheme="majorEastAsia" w:cstheme="majorBidi"/>
          <w:color w:val="5F5F5F"/>
          <w:szCs w:val="24"/>
        </w:rPr>
        <w:t>.</w:t>
      </w:r>
      <w:r w:rsidR="00291E46" w:rsidRPr="003C3134">
        <w:rPr>
          <w:rFonts w:eastAsiaTheme="majorEastAsia" w:cstheme="majorBidi"/>
          <w:color w:val="5F5F5F"/>
          <w:szCs w:val="24"/>
        </w:rPr>
        <w:t xml:space="preserve"> </w:t>
      </w:r>
      <w:r w:rsidR="00851995">
        <w:rPr>
          <w:rFonts w:eastAsiaTheme="majorEastAsia" w:cstheme="majorBidi"/>
          <w:color w:val="5F5F5F"/>
          <w:szCs w:val="24"/>
        </w:rPr>
        <w:t xml:space="preserve"> </w:t>
      </w:r>
      <w:r w:rsidR="00A057CE" w:rsidRPr="00A057CE">
        <w:rPr>
          <w:rFonts w:eastAsiaTheme="majorEastAsia" w:cstheme="majorBidi"/>
          <w:b/>
          <w:color w:val="5F5F5F"/>
          <w:szCs w:val="24"/>
        </w:rPr>
        <w:t>EXTRA</w:t>
      </w:r>
      <w:r w:rsidRPr="00FA4A2A">
        <w:rPr>
          <w:rFonts w:eastAsiaTheme="majorEastAsia" w:cstheme="majorBidi"/>
          <w:color w:val="5F5F5F"/>
          <w:szCs w:val="24"/>
        </w:rPr>
        <w:t>:  If things go your way discuss what needs of society you will answer (according to Manfred-Max-Need). Why is your way more ethical or more aligned with societies development goals?  What sensitivities does it have towards previously disadvantaged or underdeveloped social gatherings? Any cultural considerations?</w:t>
      </w:r>
      <w:r w:rsidR="00464C3D">
        <w:rPr>
          <w:rFonts w:eastAsiaTheme="majorEastAsia" w:cstheme="majorBidi"/>
          <w:color w:val="5F5F5F"/>
          <w:szCs w:val="24"/>
        </w:rPr>
        <w:t xml:space="preserve"> </w:t>
      </w:r>
    </w:p>
    <w:p w14:paraId="3F7F370B" w14:textId="77777777" w:rsidR="00FA4A2A" w:rsidRPr="00FA4A2A" w:rsidRDefault="00FA4A2A" w:rsidP="00FA4A2A">
      <w:pPr>
        <w:pStyle w:val="Heading2"/>
        <w:numPr>
          <w:ilvl w:val="0"/>
          <w:numId w:val="0"/>
        </w:numPr>
        <w:jc w:val="center"/>
        <w:rPr>
          <w:sz w:val="28"/>
          <w:szCs w:val="32"/>
        </w:rPr>
      </w:pPr>
      <w:bookmarkStart w:id="45" w:name="_Toc491027144"/>
      <w:bookmarkStart w:id="46" w:name="_Toc523071094"/>
      <w:r w:rsidRPr="00FA4A2A">
        <w:rPr>
          <w:sz w:val="28"/>
          <w:szCs w:val="32"/>
        </w:rPr>
        <w:t>Customer Relationship Management</w:t>
      </w:r>
      <w:bookmarkEnd w:id="45"/>
      <w:bookmarkEnd w:id="46"/>
    </w:p>
    <w:p w14:paraId="0E6F7897" w14:textId="3EB784E8" w:rsidR="00FA4A2A" w:rsidRPr="00FA4A2A" w:rsidRDefault="00FA4A2A" w:rsidP="00FA4A2A">
      <w:pPr>
        <w:rPr>
          <w:rFonts w:eastAsiaTheme="majorEastAsia" w:cstheme="majorBidi"/>
          <w:color w:val="5F5F5F"/>
          <w:szCs w:val="24"/>
        </w:rPr>
      </w:pPr>
      <w:proofErr w:type="spellStart"/>
      <w:r w:rsidRPr="00FA4A2A">
        <w:rPr>
          <w:rFonts w:eastAsiaTheme="majorEastAsia" w:cstheme="majorBidi"/>
          <w:color w:val="5F5F5F"/>
          <w:szCs w:val="24"/>
        </w:rPr>
        <w:t>Xxxx</w:t>
      </w:r>
      <w:proofErr w:type="spellEnd"/>
      <w:r w:rsidRPr="00FA4A2A">
        <w:rPr>
          <w:rFonts w:eastAsiaTheme="majorEastAsia" w:cstheme="majorBidi"/>
          <w:color w:val="5F5F5F"/>
          <w:szCs w:val="24"/>
        </w:rPr>
        <w:t xml:space="preserve"> – How do you deal with your customers? What if they are unhappy? When you have wronged a </w:t>
      </w:r>
      <w:r w:rsidR="00464C3D" w:rsidRPr="00FA4A2A">
        <w:rPr>
          <w:rFonts w:eastAsiaTheme="majorEastAsia" w:cstheme="majorBidi"/>
          <w:color w:val="5F5F5F"/>
          <w:szCs w:val="24"/>
        </w:rPr>
        <w:t>customer,</w:t>
      </w:r>
      <w:r w:rsidRPr="00FA4A2A">
        <w:rPr>
          <w:rFonts w:eastAsiaTheme="majorEastAsia" w:cstheme="majorBidi"/>
          <w:color w:val="5F5F5F"/>
          <w:szCs w:val="24"/>
        </w:rPr>
        <w:t xml:space="preserve"> what happens</w:t>
      </w:r>
      <w:r w:rsidR="00464C3D">
        <w:rPr>
          <w:rFonts w:eastAsiaTheme="majorEastAsia" w:cstheme="majorBidi"/>
          <w:color w:val="5F5F5F"/>
          <w:szCs w:val="24"/>
        </w:rPr>
        <w:t>?</w:t>
      </w:r>
      <w:r w:rsidRPr="00FA4A2A">
        <w:rPr>
          <w:rFonts w:eastAsiaTheme="majorEastAsia" w:cstheme="majorBidi"/>
          <w:color w:val="5F5F5F"/>
          <w:szCs w:val="24"/>
        </w:rPr>
        <w:t xml:space="preserve"> </w:t>
      </w:r>
      <w:r w:rsidR="00A057CE" w:rsidRPr="00A057CE">
        <w:rPr>
          <w:rFonts w:eastAsiaTheme="majorEastAsia" w:cstheme="majorBidi"/>
          <w:b/>
          <w:color w:val="5F5F5F"/>
          <w:szCs w:val="24"/>
        </w:rPr>
        <w:t>EXTRA</w:t>
      </w:r>
      <w:r w:rsidRPr="00FA4A2A">
        <w:rPr>
          <w:rFonts w:eastAsiaTheme="majorEastAsia" w:cstheme="majorBidi"/>
          <w:color w:val="5F5F5F"/>
          <w:szCs w:val="24"/>
        </w:rPr>
        <w:t xml:space="preserve">:  Provide detail on </w:t>
      </w:r>
      <w:r w:rsidR="00464C3D">
        <w:rPr>
          <w:rFonts w:eastAsiaTheme="majorEastAsia" w:cstheme="majorBidi"/>
          <w:color w:val="5F5F5F"/>
          <w:szCs w:val="24"/>
        </w:rPr>
        <w:t xml:space="preserve">your </w:t>
      </w:r>
      <w:r w:rsidRPr="00FA4A2A">
        <w:rPr>
          <w:rFonts w:eastAsiaTheme="majorEastAsia" w:cstheme="majorBidi"/>
          <w:color w:val="5F5F5F"/>
          <w:szCs w:val="24"/>
        </w:rPr>
        <w:t xml:space="preserve">customer retention strategy. Why would the customer stay with you even if something goes wrong? Also, what transparency and other measures are available for the customer to assess your quality. </w:t>
      </w:r>
    </w:p>
    <w:p w14:paraId="0F6C5E9E" w14:textId="582396A7" w:rsidR="00841E3C" w:rsidRPr="002A0747" w:rsidRDefault="00841E3C">
      <w:pPr>
        <w:spacing w:after="200"/>
        <w:rPr>
          <w:rFonts w:eastAsia="Times New Roman" w:cs="Calibri"/>
          <w:color w:val="5F5F5F"/>
          <w:szCs w:val="24"/>
          <w:lang w:val="en-GB"/>
        </w:rPr>
      </w:pPr>
      <w:r w:rsidRPr="002A0747">
        <w:rPr>
          <w:color w:val="5F5F5F"/>
        </w:rPr>
        <w:br w:type="page"/>
      </w:r>
    </w:p>
    <w:p w14:paraId="2FD4F5B6" w14:textId="23EB49F2" w:rsidR="00A057CE" w:rsidRPr="00A057CE" w:rsidRDefault="00A057CE"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47" w:name="_Toc523071095"/>
      <w:r>
        <w:rPr>
          <w:color w:val="5F5F5F"/>
          <w:sz w:val="36"/>
          <w:szCs w:val="40"/>
        </w:rPr>
        <w:lastRenderedPageBreak/>
        <w:t xml:space="preserve">Key </w:t>
      </w:r>
      <w:r w:rsidRPr="00A057CE">
        <w:rPr>
          <w:color w:val="5F5F5F"/>
          <w:sz w:val="36"/>
          <w:szCs w:val="40"/>
        </w:rPr>
        <w:t>Resources, Milestones and Partners [Wh</w:t>
      </w:r>
      <w:r>
        <w:rPr>
          <w:color w:val="5F5F5F"/>
          <w:sz w:val="36"/>
          <w:szCs w:val="40"/>
        </w:rPr>
        <w:t>en</w:t>
      </w:r>
      <w:r w:rsidR="00C47B08">
        <w:rPr>
          <w:color w:val="5F5F5F"/>
          <w:sz w:val="36"/>
          <w:szCs w:val="40"/>
        </w:rPr>
        <w:t>]</w:t>
      </w:r>
      <w:bookmarkEnd w:id="47"/>
    </w:p>
    <w:p w14:paraId="20B3BF28" w14:textId="7E770212" w:rsidR="00A057CE" w:rsidRPr="00A057CE" w:rsidRDefault="00A057CE" w:rsidP="00A057CE">
      <w:pPr>
        <w:rPr>
          <w:rFonts w:eastAsiaTheme="majorEastAsia" w:cstheme="majorBidi"/>
          <w:color w:val="5F5F5F"/>
          <w:szCs w:val="24"/>
        </w:rPr>
      </w:pPr>
      <w:proofErr w:type="spellStart"/>
      <w:r w:rsidRPr="00A057CE">
        <w:rPr>
          <w:rFonts w:eastAsiaTheme="majorEastAsia" w:cstheme="majorBidi"/>
          <w:color w:val="5F5F5F"/>
          <w:szCs w:val="24"/>
        </w:rPr>
        <w:t>Xxxx</w:t>
      </w:r>
      <w:proofErr w:type="spellEnd"/>
      <w:r w:rsidRPr="00A057CE">
        <w:rPr>
          <w:rFonts w:eastAsiaTheme="majorEastAsia" w:cstheme="majorBidi"/>
          <w:color w:val="5F5F5F"/>
          <w:szCs w:val="24"/>
        </w:rPr>
        <w:t xml:space="preserve"> – Develop a</w:t>
      </w:r>
      <w:r w:rsidR="00AB0470">
        <w:rPr>
          <w:rFonts w:eastAsiaTheme="majorEastAsia" w:cstheme="majorBidi"/>
          <w:color w:val="5F5F5F"/>
          <w:szCs w:val="24"/>
        </w:rPr>
        <w:t>n</w:t>
      </w:r>
      <w:r w:rsidRPr="00A057CE">
        <w:rPr>
          <w:rFonts w:eastAsiaTheme="majorEastAsia" w:cstheme="majorBidi"/>
          <w:color w:val="5F5F5F"/>
          <w:szCs w:val="24"/>
        </w:rPr>
        <w:t xml:space="preserve"> infographic showing what you will achieve, by when and what it means</w:t>
      </w:r>
    </w:p>
    <w:p w14:paraId="2AB9154F" w14:textId="77777777" w:rsidR="00A057CE" w:rsidRPr="00A057CE" w:rsidRDefault="00A057CE" w:rsidP="00A057CE">
      <w:pPr>
        <w:pStyle w:val="Heading2"/>
        <w:numPr>
          <w:ilvl w:val="0"/>
          <w:numId w:val="0"/>
        </w:numPr>
        <w:jc w:val="center"/>
        <w:rPr>
          <w:sz w:val="28"/>
          <w:szCs w:val="32"/>
        </w:rPr>
      </w:pPr>
      <w:bookmarkStart w:id="48" w:name="_Toc491027146"/>
      <w:bookmarkStart w:id="49" w:name="_Toc523071096"/>
      <w:r w:rsidRPr="00A057CE">
        <w:rPr>
          <w:sz w:val="28"/>
          <w:szCs w:val="32"/>
        </w:rPr>
        <w:t>Key Resources</w:t>
      </w:r>
      <w:bookmarkEnd w:id="48"/>
      <w:bookmarkEnd w:id="49"/>
    </w:p>
    <w:p w14:paraId="19733EE2" w14:textId="3867FE19" w:rsidR="00A057CE" w:rsidRPr="00A057CE" w:rsidRDefault="00A057CE" w:rsidP="00A057CE">
      <w:pPr>
        <w:rPr>
          <w:rFonts w:eastAsiaTheme="majorEastAsia" w:cstheme="majorBidi"/>
          <w:color w:val="5F5F5F"/>
          <w:szCs w:val="24"/>
        </w:rPr>
      </w:pPr>
      <w:proofErr w:type="spellStart"/>
      <w:r w:rsidRPr="00A057CE">
        <w:rPr>
          <w:rFonts w:eastAsiaTheme="majorEastAsia" w:cstheme="majorBidi"/>
          <w:color w:val="5F5F5F"/>
          <w:szCs w:val="24"/>
        </w:rPr>
        <w:t>Xxxx</w:t>
      </w:r>
      <w:proofErr w:type="spellEnd"/>
      <w:r w:rsidRPr="00A057CE">
        <w:rPr>
          <w:rFonts w:eastAsiaTheme="majorEastAsia" w:cstheme="majorBidi"/>
          <w:color w:val="5F5F5F"/>
          <w:szCs w:val="24"/>
        </w:rPr>
        <w:t xml:space="preserve"> – Discuss the key resources that are needed to make your project a success. This includes the broadest meaning of resources (as in skills, time, money…etc) </w:t>
      </w:r>
      <w:r w:rsidRPr="00A057CE">
        <w:rPr>
          <w:rFonts w:eastAsiaTheme="majorEastAsia" w:cstheme="majorBidi"/>
          <w:b/>
          <w:color w:val="5F5F5F"/>
          <w:szCs w:val="24"/>
        </w:rPr>
        <w:t>EXTRA</w:t>
      </w:r>
      <w:r w:rsidRPr="00A057CE">
        <w:rPr>
          <w:rFonts w:eastAsiaTheme="majorEastAsia" w:cstheme="majorBidi"/>
          <w:color w:val="5F5F5F"/>
          <w:szCs w:val="24"/>
        </w:rPr>
        <w:t>:  Quantify the amount of each resource needed and when to develop a project management plan. Also develop a custom way of tracking your progress (when things need to happen).</w:t>
      </w:r>
    </w:p>
    <w:p w14:paraId="75402D01" w14:textId="77777777" w:rsidR="00A057CE" w:rsidRPr="00A057CE" w:rsidRDefault="00A057CE" w:rsidP="00A057CE">
      <w:pPr>
        <w:pStyle w:val="Heading2"/>
        <w:numPr>
          <w:ilvl w:val="0"/>
          <w:numId w:val="0"/>
        </w:numPr>
        <w:jc w:val="center"/>
        <w:rPr>
          <w:sz w:val="28"/>
          <w:szCs w:val="32"/>
        </w:rPr>
      </w:pPr>
      <w:bookmarkStart w:id="50" w:name="_Toc491027147"/>
      <w:bookmarkStart w:id="51" w:name="_Toc523071097"/>
      <w:r w:rsidRPr="00A057CE">
        <w:rPr>
          <w:sz w:val="28"/>
          <w:szCs w:val="32"/>
        </w:rPr>
        <w:t>Key Milestones</w:t>
      </w:r>
      <w:bookmarkEnd w:id="50"/>
      <w:bookmarkEnd w:id="51"/>
    </w:p>
    <w:p w14:paraId="3A0B7573" w14:textId="781C3F1A" w:rsidR="00A057CE" w:rsidRPr="00A057CE" w:rsidRDefault="00A057CE" w:rsidP="00A057CE">
      <w:pPr>
        <w:rPr>
          <w:rFonts w:eastAsiaTheme="majorEastAsia" w:cstheme="majorBidi"/>
          <w:color w:val="5F5F5F"/>
          <w:szCs w:val="24"/>
        </w:rPr>
      </w:pPr>
      <w:proofErr w:type="spellStart"/>
      <w:r w:rsidRPr="00A057CE">
        <w:rPr>
          <w:rFonts w:eastAsiaTheme="majorEastAsia" w:cstheme="majorBidi"/>
          <w:color w:val="5F5F5F"/>
          <w:szCs w:val="24"/>
        </w:rPr>
        <w:t>Xxxx</w:t>
      </w:r>
      <w:proofErr w:type="spellEnd"/>
      <w:r w:rsidRPr="00A057CE">
        <w:rPr>
          <w:rFonts w:eastAsiaTheme="majorEastAsia" w:cstheme="majorBidi"/>
          <w:color w:val="5F5F5F"/>
          <w:szCs w:val="24"/>
        </w:rPr>
        <w:t xml:space="preserve"> – What unique phases can you classify which lead to concrete deliverables. Describe these as key milestones. </w:t>
      </w:r>
      <w:r w:rsidRPr="00A057CE">
        <w:rPr>
          <w:rFonts w:eastAsiaTheme="majorEastAsia" w:cstheme="majorBidi"/>
          <w:b/>
          <w:color w:val="5F5F5F"/>
          <w:szCs w:val="24"/>
        </w:rPr>
        <w:t>EXTRA</w:t>
      </w:r>
      <w:r w:rsidRPr="00A057CE">
        <w:rPr>
          <w:rFonts w:eastAsiaTheme="majorEastAsia" w:cstheme="majorBidi"/>
          <w:color w:val="5F5F5F"/>
          <w:szCs w:val="24"/>
        </w:rPr>
        <w:t xml:space="preserve">:  Develop a go-no go template for each milestone (checklist of things that need to be present…etc). </w:t>
      </w:r>
    </w:p>
    <w:p w14:paraId="64A5A0CE" w14:textId="7DF26FE5" w:rsidR="00A057CE" w:rsidRPr="00A057CE" w:rsidRDefault="00A057CE" w:rsidP="00A057CE">
      <w:pPr>
        <w:pStyle w:val="Heading2"/>
        <w:numPr>
          <w:ilvl w:val="0"/>
          <w:numId w:val="0"/>
        </w:numPr>
        <w:jc w:val="center"/>
        <w:rPr>
          <w:sz w:val="28"/>
          <w:szCs w:val="32"/>
        </w:rPr>
      </w:pPr>
      <w:bookmarkStart w:id="52" w:name="_Toc491027148"/>
      <w:bookmarkStart w:id="53" w:name="_Toc523071098"/>
      <w:r w:rsidRPr="00A057CE">
        <w:rPr>
          <w:sz w:val="28"/>
          <w:szCs w:val="32"/>
        </w:rPr>
        <w:t>Key Partners</w:t>
      </w:r>
      <w:bookmarkEnd w:id="52"/>
      <w:bookmarkEnd w:id="53"/>
    </w:p>
    <w:p w14:paraId="4116EB7B" w14:textId="1C397728" w:rsidR="00A057CE" w:rsidRPr="00A057CE" w:rsidRDefault="00A057CE" w:rsidP="00A057CE">
      <w:pPr>
        <w:rPr>
          <w:rFonts w:eastAsiaTheme="majorEastAsia" w:cstheme="majorBidi"/>
          <w:color w:val="5F5F5F"/>
          <w:szCs w:val="24"/>
        </w:rPr>
      </w:pPr>
      <w:proofErr w:type="spellStart"/>
      <w:r w:rsidRPr="00A057CE">
        <w:rPr>
          <w:rFonts w:eastAsiaTheme="majorEastAsia" w:cstheme="majorBidi"/>
          <w:color w:val="5F5F5F"/>
          <w:szCs w:val="24"/>
        </w:rPr>
        <w:t>Xxxx</w:t>
      </w:r>
      <w:proofErr w:type="spellEnd"/>
      <w:r w:rsidRPr="00A057CE">
        <w:rPr>
          <w:rFonts w:eastAsiaTheme="majorEastAsia" w:cstheme="majorBidi"/>
          <w:color w:val="5F5F5F"/>
          <w:szCs w:val="24"/>
        </w:rPr>
        <w:t xml:space="preserve"> – Do you need help from certain entities or partners? Maybe even some of your competitors? Describe the strategic relationships you need to form. </w:t>
      </w:r>
      <w:r w:rsidRPr="00A057CE">
        <w:rPr>
          <w:rFonts w:eastAsiaTheme="majorEastAsia" w:cstheme="majorBidi"/>
          <w:b/>
          <w:color w:val="5F5F5F"/>
          <w:szCs w:val="24"/>
        </w:rPr>
        <w:t>EXTRA</w:t>
      </w:r>
      <w:r w:rsidRPr="00A057CE">
        <w:rPr>
          <w:rFonts w:eastAsiaTheme="majorEastAsia" w:cstheme="majorBidi"/>
          <w:color w:val="5F5F5F"/>
          <w:szCs w:val="24"/>
        </w:rPr>
        <w:t>:  Perform a detailed stakeholder analysis. When can these stakeholders stop you from moving forward?</w:t>
      </w:r>
    </w:p>
    <w:p w14:paraId="2754B60F" w14:textId="3A01CA18" w:rsidR="00A057CE" w:rsidRDefault="00A057CE" w:rsidP="00A057CE">
      <w:pPr>
        <w:rPr>
          <w:rFonts w:eastAsiaTheme="majorEastAsia" w:cstheme="majorBidi"/>
          <w:color w:val="5F5F5F"/>
          <w:szCs w:val="24"/>
        </w:rPr>
      </w:pPr>
      <w:r w:rsidRPr="00A057CE">
        <w:rPr>
          <w:rFonts w:eastAsiaTheme="majorEastAsia" w:cstheme="majorBidi"/>
          <w:color w:val="5F5F5F"/>
          <w:szCs w:val="24"/>
        </w:rPr>
        <w:t>Note: Treat your initiative as a project. Use your project management knowledge!</w:t>
      </w:r>
    </w:p>
    <w:p w14:paraId="71B2CA84" w14:textId="70A61F4B" w:rsidR="00AB60D9" w:rsidRDefault="00AB60D9">
      <w:pPr>
        <w:spacing w:after="200"/>
        <w:rPr>
          <w:rFonts w:eastAsiaTheme="majorEastAsia" w:cstheme="majorBidi"/>
          <w:color w:val="5F5F5F"/>
          <w:szCs w:val="24"/>
        </w:rPr>
      </w:pPr>
      <w:r>
        <w:rPr>
          <w:rFonts w:eastAsiaTheme="majorEastAsia" w:cstheme="majorBidi"/>
          <w:color w:val="5F5F5F"/>
          <w:szCs w:val="24"/>
        </w:rPr>
        <w:br w:type="page"/>
      </w:r>
    </w:p>
    <w:p w14:paraId="10E10902" w14:textId="4464291D" w:rsidR="00AB60D9" w:rsidRPr="00AB60D9" w:rsidRDefault="00AB60D9"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54" w:name="_Toc523071099"/>
      <w:r>
        <w:rPr>
          <w:color w:val="5F5F5F"/>
          <w:sz w:val="36"/>
          <w:szCs w:val="40"/>
        </w:rPr>
        <w:lastRenderedPageBreak/>
        <w:t>Initiative Investment</w:t>
      </w:r>
      <w:bookmarkEnd w:id="54"/>
    </w:p>
    <w:p w14:paraId="48273B1A" w14:textId="77777777" w:rsidR="00AB60D9" w:rsidRPr="00AB60D9" w:rsidRDefault="00AB60D9" w:rsidP="00AB60D9">
      <w:pPr>
        <w:rPr>
          <w:rFonts w:eastAsiaTheme="majorEastAsia" w:cstheme="majorBidi"/>
          <w:color w:val="5F5F5F"/>
          <w:szCs w:val="24"/>
        </w:rPr>
      </w:pPr>
      <w:proofErr w:type="spellStart"/>
      <w:r w:rsidRPr="00AB60D9">
        <w:rPr>
          <w:rFonts w:eastAsiaTheme="majorEastAsia" w:cstheme="majorBidi"/>
          <w:color w:val="5F5F5F"/>
          <w:szCs w:val="24"/>
        </w:rPr>
        <w:t>Xxxx</w:t>
      </w:r>
      <w:proofErr w:type="spellEnd"/>
      <w:r w:rsidRPr="00AB60D9">
        <w:rPr>
          <w:rFonts w:eastAsiaTheme="majorEastAsia" w:cstheme="majorBidi"/>
          <w:color w:val="5F5F5F"/>
          <w:szCs w:val="24"/>
        </w:rPr>
        <w:t xml:space="preserve"> – In a nutshell, what do I (the Investor) need to give you and what will I get in return.</w:t>
      </w:r>
    </w:p>
    <w:p w14:paraId="24133747" w14:textId="77777777" w:rsidR="00AB60D9" w:rsidRPr="00AB60D9" w:rsidRDefault="00AB60D9" w:rsidP="00AB60D9">
      <w:pPr>
        <w:pStyle w:val="Heading2"/>
        <w:numPr>
          <w:ilvl w:val="0"/>
          <w:numId w:val="0"/>
        </w:numPr>
        <w:jc w:val="center"/>
        <w:rPr>
          <w:sz w:val="28"/>
          <w:szCs w:val="32"/>
        </w:rPr>
      </w:pPr>
      <w:bookmarkStart w:id="55" w:name="_Toc491027150"/>
      <w:bookmarkStart w:id="56" w:name="_Toc523071100"/>
      <w:r w:rsidRPr="00AB60D9">
        <w:rPr>
          <w:sz w:val="28"/>
          <w:szCs w:val="32"/>
        </w:rPr>
        <w:t>Start Up Capital</w:t>
      </w:r>
      <w:bookmarkEnd w:id="55"/>
      <w:bookmarkEnd w:id="56"/>
    </w:p>
    <w:p w14:paraId="103C68AD" w14:textId="77777777" w:rsidR="00AB60D9" w:rsidRPr="00AB60D9" w:rsidRDefault="00AB60D9" w:rsidP="00AB60D9">
      <w:pPr>
        <w:rPr>
          <w:rFonts w:eastAsiaTheme="majorEastAsia" w:cstheme="majorBidi"/>
          <w:color w:val="5F5F5F"/>
          <w:szCs w:val="24"/>
        </w:rPr>
      </w:pPr>
      <w:proofErr w:type="spellStart"/>
      <w:r w:rsidRPr="00AB60D9">
        <w:rPr>
          <w:rFonts w:eastAsiaTheme="majorEastAsia" w:cstheme="majorBidi"/>
          <w:color w:val="5F5F5F"/>
          <w:szCs w:val="24"/>
        </w:rPr>
        <w:t>Xxxx</w:t>
      </w:r>
      <w:proofErr w:type="spellEnd"/>
      <w:r w:rsidRPr="00AB60D9">
        <w:rPr>
          <w:rFonts w:eastAsiaTheme="majorEastAsia" w:cstheme="majorBidi"/>
          <w:color w:val="5F5F5F"/>
          <w:szCs w:val="24"/>
        </w:rPr>
        <w:t xml:space="preserve"> – How much money would you need to kickstart your dream? How would you use this money? (Make a table on the organs you would invest it to). What type of investor are you looking for? How much of company would you give them?</w:t>
      </w:r>
    </w:p>
    <w:p w14:paraId="78886C11" w14:textId="77777777" w:rsidR="00AB60D9" w:rsidRPr="00AB60D9" w:rsidRDefault="00AB60D9" w:rsidP="00AB60D9">
      <w:pPr>
        <w:pStyle w:val="Heading2"/>
        <w:numPr>
          <w:ilvl w:val="0"/>
          <w:numId w:val="0"/>
        </w:numPr>
        <w:jc w:val="center"/>
        <w:rPr>
          <w:sz w:val="28"/>
          <w:szCs w:val="32"/>
        </w:rPr>
      </w:pPr>
      <w:bookmarkStart w:id="57" w:name="_Toc491027151"/>
      <w:bookmarkStart w:id="58" w:name="_Toc523071101"/>
      <w:r w:rsidRPr="00AB60D9">
        <w:rPr>
          <w:sz w:val="28"/>
          <w:szCs w:val="32"/>
        </w:rPr>
        <w:t>1 Million Rand Runway</w:t>
      </w:r>
      <w:bookmarkEnd w:id="57"/>
      <w:bookmarkEnd w:id="58"/>
    </w:p>
    <w:p w14:paraId="767380F5" w14:textId="3ECCC636" w:rsidR="00AB60D9" w:rsidRDefault="00AB60D9" w:rsidP="00AB60D9">
      <w:pPr>
        <w:rPr>
          <w:rFonts w:eastAsiaTheme="majorEastAsia" w:cstheme="majorBidi"/>
          <w:color w:val="5F5F5F"/>
          <w:szCs w:val="24"/>
        </w:rPr>
      </w:pPr>
      <w:proofErr w:type="spellStart"/>
      <w:r w:rsidRPr="00AB60D9">
        <w:rPr>
          <w:rFonts w:eastAsiaTheme="majorEastAsia" w:cstheme="majorBidi"/>
          <w:color w:val="5F5F5F"/>
          <w:szCs w:val="24"/>
        </w:rPr>
        <w:t>Xxxx</w:t>
      </w:r>
      <w:proofErr w:type="spellEnd"/>
      <w:r w:rsidRPr="00AB60D9">
        <w:rPr>
          <w:rFonts w:eastAsiaTheme="majorEastAsia" w:cstheme="majorBidi"/>
          <w:color w:val="5F5F5F"/>
          <w:szCs w:val="24"/>
        </w:rPr>
        <w:t xml:space="preserve"> – How far along the process (both timewise and development wi</w:t>
      </w:r>
      <w:r w:rsidR="00302487">
        <w:rPr>
          <w:rFonts w:eastAsiaTheme="majorEastAsia" w:cstheme="majorBidi"/>
          <w:color w:val="5F5F5F"/>
          <w:szCs w:val="24"/>
        </w:rPr>
        <w:t>s</w:t>
      </w:r>
      <w:r w:rsidR="00592D6D">
        <w:rPr>
          <w:rFonts w:eastAsiaTheme="majorEastAsia" w:cstheme="majorBidi"/>
          <w:color w:val="5F5F5F"/>
          <w:szCs w:val="24"/>
        </w:rPr>
        <w:t>e</w:t>
      </w:r>
      <w:r w:rsidRPr="00AB60D9">
        <w:rPr>
          <w:rFonts w:eastAsiaTheme="majorEastAsia" w:cstheme="majorBidi"/>
          <w:color w:val="5F5F5F"/>
          <w:szCs w:val="24"/>
        </w:rPr>
        <w:t>) would 1 Million Rand get you. What is your burn rate?</w:t>
      </w:r>
      <w:r w:rsidR="00302487">
        <w:rPr>
          <w:rFonts w:eastAsiaTheme="majorEastAsia" w:cstheme="majorBidi"/>
          <w:color w:val="5F5F5F"/>
          <w:szCs w:val="24"/>
        </w:rPr>
        <w:t xml:space="preserve"> </w:t>
      </w:r>
    </w:p>
    <w:p w14:paraId="300B84DF" w14:textId="77777777" w:rsidR="00AB60D9" w:rsidRPr="00A057CE" w:rsidRDefault="00AB60D9" w:rsidP="00A057CE">
      <w:pPr>
        <w:rPr>
          <w:rFonts w:eastAsiaTheme="majorEastAsia" w:cstheme="majorBidi"/>
          <w:color w:val="5F5F5F"/>
          <w:szCs w:val="24"/>
        </w:rPr>
      </w:pPr>
    </w:p>
    <w:p w14:paraId="7D82DF0C" w14:textId="77777777" w:rsidR="00A057CE" w:rsidRPr="0009376A" w:rsidRDefault="00A057CE" w:rsidP="008B60A8">
      <w:pPr>
        <w:rPr>
          <w:rFonts w:eastAsiaTheme="majorEastAsia" w:cstheme="majorBidi"/>
          <w:color w:val="5F5F5F"/>
          <w:szCs w:val="24"/>
        </w:rPr>
      </w:pPr>
    </w:p>
    <w:p w14:paraId="7AA6BB3A" w14:textId="77777777" w:rsidR="009801DE" w:rsidRPr="008B60A8" w:rsidRDefault="009801DE" w:rsidP="00841E3C">
      <w:pPr>
        <w:pStyle w:val="MainText"/>
        <w:spacing w:line="360" w:lineRule="auto"/>
        <w:rPr>
          <w:color w:val="5F5F5F"/>
          <w:lang w:val="af-ZA"/>
        </w:rPr>
      </w:pPr>
    </w:p>
    <w:p w14:paraId="685768B2" w14:textId="77777777" w:rsidR="008E6345" w:rsidRPr="002A0747" w:rsidRDefault="008E6345" w:rsidP="008E6345">
      <w:pPr>
        <w:pStyle w:val="MainText"/>
        <w:spacing w:line="360" w:lineRule="auto"/>
        <w:ind w:firstLine="0"/>
        <w:rPr>
          <w:color w:val="5F5F5F"/>
        </w:rPr>
      </w:pPr>
    </w:p>
    <w:p w14:paraId="7E126B6C" w14:textId="0251929C" w:rsidR="008E6345" w:rsidRPr="00153020" w:rsidRDefault="008E6345" w:rsidP="00153020">
      <w:pPr>
        <w:spacing w:after="200"/>
        <w:rPr>
          <w:rFonts w:eastAsia="Times New Roman" w:cs="Calibri"/>
          <w:color w:val="5F5F5F"/>
          <w:szCs w:val="24"/>
          <w:lang w:val="en-GB"/>
        </w:rPr>
      </w:pPr>
      <w:r w:rsidRPr="002A0747">
        <w:rPr>
          <w:color w:val="5F5F5F"/>
        </w:rPr>
        <w:br w:type="page"/>
      </w:r>
    </w:p>
    <w:p w14:paraId="14FCB221" w14:textId="77777777" w:rsidR="009801DE" w:rsidRPr="002A0747" w:rsidRDefault="009801DE" w:rsidP="009801DE">
      <w:pPr>
        <w:spacing w:after="200"/>
        <w:rPr>
          <w:color w:val="5F5F5F"/>
        </w:rPr>
        <w:sectPr w:rsidR="009801DE" w:rsidRPr="002A0747" w:rsidSect="008E6345">
          <w:footerReference w:type="default" r:id="rId13"/>
          <w:pgSz w:w="11906" w:h="16838" w:code="9"/>
          <w:pgMar w:top="1276" w:right="1134" w:bottom="1134" w:left="1134" w:header="709" w:footer="709" w:gutter="0"/>
          <w:pgNumType w:start="1"/>
          <w:cols w:space="708"/>
          <w:docGrid w:linePitch="360"/>
        </w:sectPr>
      </w:pPr>
    </w:p>
    <w:p w14:paraId="47B948EB" w14:textId="08714074" w:rsidR="00873678" w:rsidRPr="002A0747" w:rsidRDefault="00783B8C" w:rsidP="009801DE">
      <w:pPr>
        <w:pStyle w:val="Heading1"/>
        <w:numPr>
          <w:ilvl w:val="0"/>
          <w:numId w:val="0"/>
        </w:numPr>
        <w:ind w:left="567" w:hanging="567"/>
        <w:rPr>
          <w:color w:val="5F5F5F"/>
        </w:rPr>
      </w:pPr>
      <w:bookmarkStart w:id="59" w:name="_Toc523071102"/>
      <w:r w:rsidRPr="002A0747">
        <w:rPr>
          <w:color w:val="5F5F5F"/>
        </w:rPr>
        <w:lastRenderedPageBreak/>
        <w:t>A</w:t>
      </w:r>
      <w:r w:rsidR="00873678" w:rsidRPr="002A0747">
        <w:rPr>
          <w:color w:val="5F5F5F"/>
        </w:rPr>
        <w:t>ppendix A</w:t>
      </w:r>
      <w:r w:rsidR="008E6345" w:rsidRPr="002A0747">
        <w:rPr>
          <w:color w:val="5F5F5F"/>
        </w:rPr>
        <w:t xml:space="preserve">: </w:t>
      </w:r>
      <w:r w:rsidR="00153020" w:rsidRPr="00153020">
        <w:rPr>
          <w:color w:val="5F5F5F"/>
        </w:rPr>
        <w:t>Business Model Canvas</w:t>
      </w:r>
      <w:bookmarkEnd w:id="59"/>
    </w:p>
    <w:tbl>
      <w:tblPr>
        <w:tblStyle w:val="TableGrid"/>
        <w:tblpPr w:leftFromText="180" w:rightFromText="180" w:vertAnchor="text" w:horzAnchor="margin" w:tblpY="85"/>
        <w:tblW w:w="1461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115" w:type="dxa"/>
          <w:right w:w="115" w:type="dxa"/>
        </w:tblCellMar>
        <w:tblLook w:val="04A0" w:firstRow="1" w:lastRow="0" w:firstColumn="1" w:lastColumn="0" w:noHBand="0" w:noVBand="1"/>
      </w:tblPr>
      <w:tblGrid>
        <w:gridCol w:w="2923"/>
        <w:gridCol w:w="2462"/>
        <w:gridCol w:w="1923"/>
        <w:gridCol w:w="417"/>
        <w:gridCol w:w="4320"/>
        <w:gridCol w:w="2571"/>
      </w:tblGrid>
      <w:tr w:rsidR="00AF68CD" w:rsidRPr="00651B75" w14:paraId="5E1084E2" w14:textId="77777777" w:rsidTr="00553427">
        <w:trPr>
          <w:trHeight w:val="2580"/>
        </w:trPr>
        <w:tc>
          <w:tcPr>
            <w:tcW w:w="2923" w:type="dxa"/>
            <w:vMerge w:val="restart"/>
            <w:shd w:val="clear" w:color="auto" w:fill="FFFFFF"/>
          </w:tcPr>
          <w:p w14:paraId="7ACA60D9" w14:textId="77777777" w:rsidR="00AF68CD" w:rsidRPr="00153020" w:rsidRDefault="00AF68CD" w:rsidP="00AF68CD">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85888" behindDoc="0" locked="0" layoutInCell="1" allowOverlap="1" wp14:anchorId="3B56BDE9" wp14:editId="012BD7F9">
                      <wp:simplePos x="0" y="0"/>
                      <wp:positionH relativeFrom="column">
                        <wp:posOffset>127000</wp:posOffset>
                      </wp:positionH>
                      <wp:positionV relativeFrom="paragraph">
                        <wp:posOffset>269876</wp:posOffset>
                      </wp:positionV>
                      <wp:extent cx="1381125" cy="381000"/>
                      <wp:effectExtent l="0" t="0" r="28575" b="19050"/>
                      <wp:wrapNone/>
                      <wp:docPr id="32" name="Rectangle: Folded Corner 32"/>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9AD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56BDE9"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Folded Corner 32" o:spid="_x0000_s1026" type="#_x0000_t65" style="position:absolute;left:0;text-align:left;margin-left:10pt;margin-top:21.25pt;width:108.75pt;height:3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" adj="15244" fillcolor="#6f0579" strokecolor="#39033f" strokeweight=".5pt">
                      <v:textbox>
                        <w:txbxContent>
                          <w:p w14:paraId="7929AD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ers</w:t>
                            </w:r>
                          </w:p>
                        </w:txbxContent>
                      </v:textbox>
                    </v:shape>
                  </w:pict>
                </mc:Fallback>
              </mc:AlternateContent>
            </w:r>
            <w:r w:rsidRPr="00153020">
              <w:rPr>
                <w:rFonts w:eastAsia="Times New Roman" w:cs="Calibri"/>
                <w:b/>
                <w:bCs/>
                <w:iCs/>
                <w:color w:val="6F0579"/>
                <w:szCs w:val="28"/>
                <w:u w:val="single"/>
                <w:lang w:val="en-GB" w:eastAsia="en-US"/>
              </w:rPr>
              <w:t>Key Partners</w:t>
            </w:r>
          </w:p>
          <w:p w14:paraId="40F24C9C" w14:textId="77777777" w:rsidR="00AF68CD" w:rsidRPr="00153020" w:rsidRDefault="00AF68CD" w:rsidP="00AF68CD">
            <w:pPr>
              <w:rPr>
                <w:color w:val="5F5F5F"/>
                <w:sz w:val="16"/>
                <w:szCs w:val="16"/>
              </w:rPr>
            </w:pPr>
            <w:r w:rsidRPr="001A7F34">
              <w:rPr>
                <w:noProof/>
                <w:color w:val="5F5F5F"/>
                <w:sz w:val="16"/>
                <w:szCs w:val="16"/>
              </w:rPr>
              <mc:AlternateContent>
                <mc:Choice Requires="wps">
                  <w:drawing>
                    <wp:anchor distT="0" distB="0" distL="114300" distR="114300" simplePos="0" relativeHeight="251687936" behindDoc="0" locked="0" layoutInCell="1" allowOverlap="1" wp14:anchorId="32F924F7" wp14:editId="0A091C8A">
                      <wp:simplePos x="0" y="0"/>
                      <wp:positionH relativeFrom="column">
                        <wp:posOffset>527050</wp:posOffset>
                      </wp:positionH>
                      <wp:positionV relativeFrom="paragraph">
                        <wp:posOffset>1521460</wp:posOffset>
                      </wp:positionV>
                      <wp:extent cx="1181735" cy="323850"/>
                      <wp:effectExtent l="0" t="0" r="18415" b="19050"/>
                      <wp:wrapNone/>
                      <wp:docPr id="34" name="Rectangle: Folded Corner 34"/>
                      <wp:cNvGraphicFramePr/>
                      <a:graphic xmlns:a="http://schemas.openxmlformats.org/drawingml/2006/main">
                        <a:graphicData uri="http://schemas.microsoft.com/office/word/2010/wordprocessingShape">
                          <wps:wsp>
                            <wps:cNvSpPr/>
                            <wps:spPr>
                              <a:xfrm>
                                <a:off x="0" y="0"/>
                                <a:ext cx="1181735" cy="3238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5C542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suppl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F924F7" id="Rectangle: Folded Corner 34" o:spid="_x0000_s1027" type="#_x0000_t65" style="position:absolute;left:0;text-align:left;margin-left:41.5pt;margin-top:119.8pt;width:93.05pt;height:2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" adj="15244" fillcolor="#6f0579" strokecolor="#39033f" strokeweight=".5pt">
                      <v:textbox>
                        <w:txbxContent>
                          <w:p w14:paraId="775C542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suppli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6912" behindDoc="0" locked="0" layoutInCell="1" allowOverlap="1" wp14:anchorId="33D204A0" wp14:editId="73B1C3ED">
                      <wp:simplePos x="0" y="0"/>
                      <wp:positionH relativeFrom="column">
                        <wp:posOffset>-35561</wp:posOffset>
                      </wp:positionH>
                      <wp:positionV relativeFrom="paragraph">
                        <wp:posOffset>1090970</wp:posOffset>
                      </wp:positionV>
                      <wp:extent cx="1190625" cy="449580"/>
                      <wp:effectExtent l="57150" t="114300" r="28575" b="121920"/>
                      <wp:wrapNone/>
                      <wp:docPr id="33" name="Rectangle: Folded Corner 33"/>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BFFB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204A0" id="Rectangle: Folded Corner 33" o:spid="_x0000_s1028" type="#_x0000_t65" style="position:absolute;left:0;text-align:left;margin-left:-2.8pt;margin-top:85.9pt;width:93.75pt;height:35.4pt;rotation:-614268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" adj="18622" fillcolor="#6f0579" strokecolor="#39033f" strokeweight=".5pt">
                      <v:textbox>
                        <w:txbxContent>
                          <w:p w14:paraId="6E2BFFB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8960" behindDoc="0" locked="0" layoutInCell="1" allowOverlap="1" wp14:anchorId="28251BC0" wp14:editId="05B64B32">
                      <wp:simplePos x="0" y="0"/>
                      <wp:positionH relativeFrom="column">
                        <wp:posOffset>479094</wp:posOffset>
                      </wp:positionH>
                      <wp:positionV relativeFrom="paragraph">
                        <wp:posOffset>492062</wp:posOffset>
                      </wp:positionV>
                      <wp:extent cx="1309797" cy="550545"/>
                      <wp:effectExtent l="57150" t="114300" r="62230" b="97155"/>
                      <wp:wrapNone/>
                      <wp:docPr id="35" name="Rectangle: Folded Corner 35"/>
                      <wp:cNvGraphicFramePr/>
                      <a:graphic xmlns:a="http://schemas.openxmlformats.org/drawingml/2006/main">
                        <a:graphicData uri="http://schemas.microsoft.com/office/word/2010/wordprocessingShape">
                          <wps:wsp>
                            <wps:cNvSpPr/>
                            <wps:spPr>
                              <a:xfrm rot="557954">
                                <a:off x="0" y="0"/>
                                <a:ext cx="1309797" cy="55054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12C92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51BC0" id="Rectangle: Folded Corner 35" o:spid="_x0000_s1029" type="#_x0000_t65" style="position:absolute;left:0;text-align:left;margin-left:37.7pt;margin-top:38.75pt;width:103.15pt;height:43.35pt;rotation:609435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" adj="15244" fillcolor="#6f0579" strokecolor="#39033f" strokeweight=".5pt">
                      <v:textbox>
                        <w:txbxContent>
                          <w:p w14:paraId="3D12C92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p>
        </w:tc>
        <w:tc>
          <w:tcPr>
            <w:tcW w:w="2462" w:type="dxa"/>
            <w:shd w:val="clear" w:color="auto" w:fill="FFFFFF"/>
          </w:tcPr>
          <w:p w14:paraId="2A71C62E"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89984" behindDoc="0" locked="0" layoutInCell="1" allowOverlap="1" wp14:anchorId="30DFE2BA" wp14:editId="35E7D367">
                      <wp:simplePos x="0" y="0"/>
                      <wp:positionH relativeFrom="column">
                        <wp:posOffset>40726</wp:posOffset>
                      </wp:positionH>
                      <wp:positionV relativeFrom="paragraph">
                        <wp:posOffset>219710</wp:posOffset>
                      </wp:positionV>
                      <wp:extent cx="1381125" cy="381000"/>
                      <wp:effectExtent l="0" t="0" r="28575" b="19050"/>
                      <wp:wrapNone/>
                      <wp:docPr id="36" name="Rectangle: Folded Corner 36"/>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A08B6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DFE2BA" id="Rectangle: Folded Corner 36" o:spid="_x0000_s1030" type="#_x0000_t65" style="position:absolute;left:0;text-align:left;margin-left:3.2pt;margin-top:17.3pt;width:108.75pt;height:3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" adj="15244" fillcolor="#6f0579" strokecolor="#39033f" strokeweight=".5pt">
                      <v:textbox>
                        <w:txbxContent>
                          <w:p w14:paraId="1AA08B6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153020">
              <w:rPr>
                <w:rFonts w:eastAsia="Times New Roman" w:cs="Calibri"/>
                <w:b/>
                <w:bCs/>
                <w:iCs/>
                <w:color w:val="6F0579"/>
                <w:szCs w:val="28"/>
                <w:u w:val="single"/>
                <w:lang w:val="en-GB" w:eastAsia="en-US"/>
              </w:rPr>
              <w:t>Key Activities</w:t>
            </w:r>
          </w:p>
          <w:p w14:paraId="69CC8D74" w14:textId="77777777" w:rsidR="00AF68CD" w:rsidRPr="00153020" w:rsidRDefault="00AF68CD" w:rsidP="00AF68CD">
            <w:pPr>
              <w:rPr>
                <w:color w:val="5F5F5F"/>
                <w:sz w:val="16"/>
                <w:szCs w:val="16"/>
              </w:rPr>
            </w:pPr>
            <w:r w:rsidRPr="00514266">
              <w:rPr>
                <w:noProof/>
                <w:color w:val="5F5F5F"/>
                <w:sz w:val="16"/>
                <w:szCs w:val="16"/>
              </w:rPr>
              <mc:AlternateContent>
                <mc:Choice Requires="wps">
                  <w:drawing>
                    <wp:anchor distT="0" distB="0" distL="114300" distR="114300" simplePos="0" relativeHeight="251692032" behindDoc="0" locked="0" layoutInCell="1" allowOverlap="1" wp14:anchorId="4823614E" wp14:editId="19A5DD14">
                      <wp:simplePos x="0" y="0"/>
                      <wp:positionH relativeFrom="column">
                        <wp:posOffset>299720</wp:posOffset>
                      </wp:positionH>
                      <wp:positionV relativeFrom="paragraph">
                        <wp:posOffset>816609</wp:posOffset>
                      </wp:positionV>
                      <wp:extent cx="1134110" cy="530225"/>
                      <wp:effectExtent l="0" t="0" r="27940" b="22225"/>
                      <wp:wrapNone/>
                      <wp:docPr id="38" name="Rectangle: Folded Corner 38"/>
                      <wp:cNvGraphicFramePr/>
                      <a:graphic xmlns:a="http://schemas.openxmlformats.org/drawingml/2006/main">
                        <a:graphicData uri="http://schemas.microsoft.com/office/word/2010/wordprocessingShape">
                          <wps:wsp>
                            <wps:cNvSpPr/>
                            <wps:spPr>
                              <a:xfrm>
                                <a:off x="0" y="0"/>
                                <a:ext cx="1134110"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86E81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design and su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23614E" id="Rectangle: Folded Corner 38" o:spid="_x0000_s1031" type="#_x0000_t65" style="position:absolute;left:0;text-align:left;margin-left:23.6pt;margin-top:64.3pt;width:89.3pt;height:41.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" adj="15244" fillcolor="#6f0579" strokecolor="#39033f" strokeweight=".5pt">
                      <v:textbox>
                        <w:txbxContent>
                          <w:p w14:paraId="6886E81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design and supply</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1008" behindDoc="0" locked="0" layoutInCell="1" allowOverlap="1" wp14:anchorId="38879EE6" wp14:editId="3B8635A6">
                      <wp:simplePos x="0" y="0"/>
                      <wp:positionH relativeFrom="column">
                        <wp:posOffset>-42102</wp:posOffset>
                      </wp:positionH>
                      <wp:positionV relativeFrom="paragraph">
                        <wp:posOffset>379066</wp:posOffset>
                      </wp:positionV>
                      <wp:extent cx="1190625" cy="449580"/>
                      <wp:effectExtent l="57150" t="114300" r="28575" b="121920"/>
                      <wp:wrapNone/>
                      <wp:docPr id="37" name="Rectangle: Folded Corner 37"/>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A21C6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879EE6" id="Rectangle: Folded Corner 37" o:spid="_x0000_s1032" type="#_x0000_t65" style="position:absolute;left:0;text-align:left;margin-left:-3.3pt;margin-top:29.85pt;width:93.75pt;height:35.4pt;rotation:-614268fd;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" adj="18622" fillcolor="#6f0579" strokecolor="#39033f" strokeweight=".5pt">
                      <v:textbox>
                        <w:txbxContent>
                          <w:p w14:paraId="2BA21C6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ing</w:t>
                            </w:r>
                          </w:p>
                        </w:txbxContent>
                      </v:textbox>
                    </v:shape>
                  </w:pict>
                </mc:Fallback>
              </mc:AlternateContent>
            </w:r>
          </w:p>
        </w:tc>
        <w:tc>
          <w:tcPr>
            <w:tcW w:w="2340" w:type="dxa"/>
            <w:gridSpan w:val="2"/>
            <w:vMerge w:val="restart"/>
            <w:shd w:val="clear" w:color="auto" w:fill="FFFFFF"/>
          </w:tcPr>
          <w:p w14:paraId="675B8490" w14:textId="77777777" w:rsidR="00AF68CD" w:rsidRPr="00153020" w:rsidRDefault="00AF68CD" w:rsidP="00AF68CD">
            <w:pPr>
              <w:rPr>
                <w:rFonts w:eastAsia="Times New Roman" w:cs="Calibri"/>
                <w:b/>
                <w:bCs/>
                <w:iCs/>
                <w:color w:val="6F0579"/>
                <w:szCs w:val="28"/>
                <w:u w:val="single"/>
                <w:lang w:val="en-GB" w:eastAsia="en-US"/>
              </w:rPr>
            </w:pPr>
            <w:r>
              <w:rPr>
                <w:rFonts w:eastAsia="Times New Roman" w:cs="Calibri"/>
                <w:b/>
                <w:bCs/>
                <w:iCs/>
                <w:noProof/>
                <w:color w:val="6F0579"/>
                <w:szCs w:val="28"/>
                <w:u w:val="single"/>
                <w:lang w:val="en-GB"/>
              </w:rPr>
              <mc:AlternateContent>
                <mc:Choice Requires="wps">
                  <w:drawing>
                    <wp:anchor distT="0" distB="0" distL="114300" distR="114300" simplePos="0" relativeHeight="251662336" behindDoc="0" locked="0" layoutInCell="1" allowOverlap="1" wp14:anchorId="66A9E165" wp14:editId="405306AF">
                      <wp:simplePos x="0" y="0"/>
                      <wp:positionH relativeFrom="column">
                        <wp:posOffset>112403</wp:posOffset>
                      </wp:positionH>
                      <wp:positionV relativeFrom="paragraph">
                        <wp:posOffset>247666</wp:posOffset>
                      </wp:positionV>
                      <wp:extent cx="1181735" cy="302041"/>
                      <wp:effectExtent l="0" t="0" r="18415" b="22225"/>
                      <wp:wrapNone/>
                      <wp:docPr id="6" name="Rectangle: Folded Corner 6"/>
                      <wp:cNvGraphicFramePr/>
                      <a:graphic xmlns:a="http://schemas.openxmlformats.org/drawingml/2006/main">
                        <a:graphicData uri="http://schemas.microsoft.com/office/word/2010/wordprocessingShape">
                          <wps:wsp>
                            <wps:cNvSpPr/>
                            <wps:spPr>
                              <a:xfrm>
                                <a:off x="0" y="0"/>
                                <a:ext cx="1181735" cy="3020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CA0E0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cess Analy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9E165" id="Rectangle: Folded Corner 6" o:spid="_x0000_s1033" type="#_x0000_t65" style="position:absolute;left:0;text-align:left;margin-left:8.85pt;margin-top:19.5pt;width:93.05pt;height:2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" adj="15244" fillcolor="#6f0579" strokecolor="#39033f" strokeweight=".5pt">
                      <v:textbox>
                        <w:txbxContent>
                          <w:p w14:paraId="71CA0E0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cess Analytics</w:t>
                            </w:r>
                          </w:p>
                        </w:txbxContent>
                      </v:textbox>
                    </v:shape>
                  </w:pict>
                </mc:Fallback>
              </mc:AlternateContent>
            </w:r>
            <w:r w:rsidRPr="00153020">
              <w:rPr>
                <w:rFonts w:eastAsia="Times New Roman" w:cs="Calibri"/>
                <w:b/>
                <w:bCs/>
                <w:iCs/>
                <w:color w:val="6F0579"/>
                <w:szCs w:val="28"/>
                <w:u w:val="single"/>
                <w:lang w:val="en-GB" w:eastAsia="en-US"/>
              </w:rPr>
              <w:t>Value Proposition</w:t>
            </w:r>
          </w:p>
          <w:p w14:paraId="3CF977F5" w14:textId="77777777" w:rsidR="00AF68CD" w:rsidRPr="00153020" w:rsidRDefault="00AF68CD" w:rsidP="00AF68CD">
            <w:pPr>
              <w:rPr>
                <w:color w:val="5F5F5F"/>
                <w:sz w:val="16"/>
                <w:szCs w:val="16"/>
              </w:rPr>
            </w:pPr>
            <w:r>
              <w:rPr>
                <w:rFonts w:eastAsia="Times New Roman" w:cs="Calibri"/>
                <w:b/>
                <w:bCs/>
                <w:iCs/>
                <w:noProof/>
                <w:color w:val="6F0579"/>
                <w:szCs w:val="28"/>
                <w:u w:val="single"/>
                <w:lang w:val="en-GB"/>
              </w:rPr>
              <mc:AlternateContent>
                <mc:Choice Requires="wps">
                  <w:drawing>
                    <wp:anchor distT="0" distB="0" distL="114300" distR="114300" simplePos="0" relativeHeight="251663360" behindDoc="0" locked="0" layoutInCell="1" allowOverlap="1" wp14:anchorId="036B8E7A" wp14:editId="4C3448FB">
                      <wp:simplePos x="0" y="0"/>
                      <wp:positionH relativeFrom="column">
                        <wp:posOffset>603510</wp:posOffset>
                      </wp:positionH>
                      <wp:positionV relativeFrom="paragraph">
                        <wp:posOffset>1189067</wp:posOffset>
                      </wp:positionV>
                      <wp:extent cx="759460" cy="321454"/>
                      <wp:effectExtent l="19050" t="38100" r="21590" b="40640"/>
                      <wp:wrapNone/>
                      <wp:docPr id="39" name="Rectangle: Folded Corner 39"/>
                      <wp:cNvGraphicFramePr/>
                      <a:graphic xmlns:a="http://schemas.openxmlformats.org/drawingml/2006/main">
                        <a:graphicData uri="http://schemas.microsoft.com/office/word/2010/wordprocessingShape">
                          <wps:wsp>
                            <wps:cNvSpPr/>
                            <wps:spPr>
                              <a:xfrm rot="168417">
                                <a:off x="0" y="0"/>
                                <a:ext cx="759460" cy="321454"/>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D3EAE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B8E7A" id="Rectangle: Folded Corner 39" o:spid="_x0000_s1034" type="#_x0000_t65" style="position:absolute;left:0;text-align:left;margin-left:47.5pt;margin-top:93.65pt;width:59.8pt;height:25.3pt;rotation:183956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" adj="15244" fillcolor="#6f0579" strokecolor="#39033f" strokeweight=".5pt">
                      <v:textbox>
                        <w:txbxContent>
                          <w:p w14:paraId="64D3EAE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5408" behindDoc="0" locked="0" layoutInCell="1" allowOverlap="1" wp14:anchorId="16592368" wp14:editId="0CE0A41F">
                      <wp:simplePos x="0" y="0"/>
                      <wp:positionH relativeFrom="column">
                        <wp:posOffset>60572</wp:posOffset>
                      </wp:positionH>
                      <wp:positionV relativeFrom="paragraph">
                        <wp:posOffset>388479</wp:posOffset>
                      </wp:positionV>
                      <wp:extent cx="1181735" cy="570015"/>
                      <wp:effectExtent l="0" t="0" r="18415" b="20955"/>
                      <wp:wrapNone/>
                      <wp:docPr id="40" name="Rectangle: Folded Corner 40"/>
                      <wp:cNvGraphicFramePr/>
                      <a:graphic xmlns:a="http://schemas.openxmlformats.org/drawingml/2006/main">
                        <a:graphicData uri="http://schemas.microsoft.com/office/word/2010/wordprocessingShape">
                          <wps:wsp>
                            <wps:cNvSpPr/>
                            <wps:spPr>
                              <a:xfrm>
                                <a:off x="0" y="0"/>
                                <a:ext cx="1181735" cy="5700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A5741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rol over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592368" id="Rectangle: Folded Corner 40" o:spid="_x0000_s1035" type="#_x0000_t65" style="position:absolute;left:0;text-align:left;margin-left:4.75pt;margin-top:30.6pt;width:93.05pt;height:44.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" adj="15244" fillcolor="#6f0579" strokecolor="#39033f" strokeweight=".5pt">
                      <v:textbox>
                        <w:txbxContent>
                          <w:p w14:paraId="22A5741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rol over processes</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1312" behindDoc="0" locked="0" layoutInCell="1" allowOverlap="1" wp14:anchorId="21A75763" wp14:editId="2104F20F">
                      <wp:simplePos x="0" y="0"/>
                      <wp:positionH relativeFrom="column">
                        <wp:posOffset>-10160</wp:posOffset>
                      </wp:positionH>
                      <wp:positionV relativeFrom="paragraph">
                        <wp:posOffset>1045210</wp:posOffset>
                      </wp:positionV>
                      <wp:extent cx="759460" cy="301625"/>
                      <wp:effectExtent l="0" t="0" r="21590" b="22225"/>
                      <wp:wrapNone/>
                      <wp:docPr id="41" name="Rectangle: Folded Corner 41"/>
                      <wp:cNvGraphicFramePr/>
                      <a:graphic xmlns:a="http://schemas.openxmlformats.org/drawingml/2006/main">
                        <a:graphicData uri="http://schemas.microsoft.com/office/word/2010/wordprocessingShape">
                          <wps:wsp>
                            <wps:cNvSpPr/>
                            <wps:spPr>
                              <a:xfrm>
                                <a:off x="0" y="0"/>
                                <a:ext cx="759460" cy="3016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7AB0B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A75763" id="Rectangle: Folded Corner 41" o:spid="_x0000_s1036" type="#_x0000_t65" style="position:absolute;left:0;text-align:left;margin-left:-.8pt;margin-top:82.3pt;width:59.8pt;height:2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" adj="15244" fillcolor="#6f0579" strokecolor="#39033f" strokeweight=".5pt">
                      <v:textbox>
                        <w:txbxContent>
                          <w:p w14:paraId="647AB0B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4384" behindDoc="0" locked="0" layoutInCell="1" allowOverlap="1" wp14:anchorId="6FF81C55" wp14:editId="55C6F726">
                      <wp:simplePos x="0" y="0"/>
                      <wp:positionH relativeFrom="column">
                        <wp:posOffset>27133</wp:posOffset>
                      </wp:positionH>
                      <wp:positionV relativeFrom="paragraph">
                        <wp:posOffset>1611094</wp:posOffset>
                      </wp:positionV>
                      <wp:extent cx="1181735" cy="522515"/>
                      <wp:effectExtent l="57150" t="114300" r="37465" b="106680"/>
                      <wp:wrapNone/>
                      <wp:docPr id="42" name="Rectangle: Folded Corner 42"/>
                      <wp:cNvGraphicFramePr/>
                      <a:graphic xmlns:a="http://schemas.openxmlformats.org/drawingml/2006/main">
                        <a:graphicData uri="http://schemas.microsoft.com/office/word/2010/wordprocessingShape">
                          <wps:wsp>
                            <wps:cNvSpPr/>
                            <wps:spPr>
                              <a:xfrm rot="21013972">
                                <a:off x="0" y="0"/>
                                <a:ext cx="1181735" cy="5225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EA4E5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contact with SA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81C55" id="Rectangle: Folded Corner 42" o:spid="_x0000_s1037" type="#_x0000_t65" style="position:absolute;left:0;text-align:left;margin-left:2.15pt;margin-top:126.85pt;width:93.05pt;height:41.15pt;rotation:-640099fd;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" adj="15244" fillcolor="#6f0579" strokecolor="#39033f" strokeweight=".5pt">
                      <v:textbox>
                        <w:txbxContent>
                          <w:p w14:paraId="5AEA4E5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contact with SA market</w:t>
                            </w:r>
                          </w:p>
                        </w:txbxContent>
                      </v:textbox>
                    </v:shape>
                  </w:pict>
                </mc:Fallback>
              </mc:AlternateContent>
            </w:r>
          </w:p>
        </w:tc>
        <w:tc>
          <w:tcPr>
            <w:tcW w:w="4320" w:type="dxa"/>
            <w:shd w:val="clear" w:color="auto" w:fill="FFFFFF"/>
          </w:tcPr>
          <w:p w14:paraId="497BBE35" w14:textId="77777777" w:rsidR="00AF68CD" w:rsidRPr="00153020" w:rsidRDefault="00AF68CD" w:rsidP="00AF68CD">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82816" behindDoc="0" locked="0" layoutInCell="1" allowOverlap="1" wp14:anchorId="40D1D24A" wp14:editId="4D045481">
                      <wp:simplePos x="0" y="0"/>
                      <wp:positionH relativeFrom="column">
                        <wp:posOffset>127000</wp:posOffset>
                      </wp:positionH>
                      <wp:positionV relativeFrom="paragraph">
                        <wp:posOffset>269875</wp:posOffset>
                      </wp:positionV>
                      <wp:extent cx="1333968" cy="381000"/>
                      <wp:effectExtent l="0" t="0" r="19050" b="19050"/>
                      <wp:wrapNone/>
                      <wp:docPr id="43" name="Rectangle: Folded Corner 43"/>
                      <wp:cNvGraphicFramePr/>
                      <a:graphic xmlns:a="http://schemas.openxmlformats.org/drawingml/2006/main">
                        <a:graphicData uri="http://schemas.microsoft.com/office/word/2010/wordprocessingShape">
                          <wps:wsp>
                            <wps:cNvSpPr/>
                            <wps:spPr>
                              <a:xfrm>
                                <a:off x="0" y="0"/>
                                <a:ext cx="1333968"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86149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inuous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D1D24A" id="Rectangle: Folded Corner 43" o:spid="_x0000_s1038" type="#_x0000_t65" style="position:absolute;left:0;text-align:left;margin-left:10pt;margin-top:21.25pt;width:105.05pt;height:30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" adj="15244" fillcolor="#6f0579" strokecolor="#39033f" strokeweight=".5pt">
                      <v:textbox>
                        <w:txbxContent>
                          <w:p w14:paraId="3486149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inuous support</w:t>
                            </w:r>
                          </w:p>
                        </w:txbxContent>
                      </v:textbox>
                    </v:shape>
                  </w:pict>
                </mc:Fallback>
              </mc:AlternateContent>
            </w:r>
            <w:r w:rsidRPr="00153020">
              <w:rPr>
                <w:rFonts w:eastAsia="Times New Roman" w:cs="Calibri"/>
                <w:b/>
                <w:bCs/>
                <w:iCs/>
                <w:color w:val="6F0579"/>
                <w:szCs w:val="28"/>
                <w:u w:val="single"/>
                <w:lang w:val="en-GB" w:eastAsia="en-US"/>
              </w:rPr>
              <w:t>Customer Relationships</w:t>
            </w:r>
          </w:p>
          <w:p w14:paraId="2B3CC6AE" w14:textId="77777777" w:rsidR="00AF68CD" w:rsidRPr="00153020" w:rsidRDefault="00AF68CD" w:rsidP="00AF68CD">
            <w:pPr>
              <w:rPr>
                <w:color w:val="5F5F5F"/>
                <w:sz w:val="16"/>
                <w:szCs w:val="16"/>
              </w:rPr>
            </w:pPr>
            <w:r w:rsidRPr="001A7F34">
              <w:rPr>
                <w:noProof/>
                <w:color w:val="5F5F5F"/>
                <w:sz w:val="16"/>
                <w:szCs w:val="16"/>
              </w:rPr>
              <mc:AlternateContent>
                <mc:Choice Requires="wps">
                  <w:drawing>
                    <wp:anchor distT="0" distB="0" distL="114300" distR="114300" simplePos="0" relativeHeight="251684864" behindDoc="0" locked="0" layoutInCell="1" allowOverlap="1" wp14:anchorId="7A0F0AB7" wp14:editId="3A2AC1B0">
                      <wp:simplePos x="0" y="0"/>
                      <wp:positionH relativeFrom="column">
                        <wp:posOffset>1314450</wp:posOffset>
                      </wp:positionH>
                      <wp:positionV relativeFrom="paragraph">
                        <wp:posOffset>641083</wp:posOffset>
                      </wp:positionV>
                      <wp:extent cx="1076325" cy="463550"/>
                      <wp:effectExtent l="57150" t="133350" r="66675" b="107950"/>
                      <wp:wrapNone/>
                      <wp:docPr id="44" name="Rectangle: Folded Corner 44"/>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AE5834"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nalytics interpre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0F0AB7" id="Rectangle: Folded Corner 44" o:spid="_x0000_s1039" type="#_x0000_t65" style="position:absolute;left:0;text-align:left;margin-left:103.5pt;margin-top:50.5pt;width:84.75pt;height:36.5pt;rotation:883013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" adj="17463" fillcolor="#6f0579" strokecolor="#39033f" strokeweight=".5pt">
                      <v:textbox>
                        <w:txbxContent>
                          <w:p w14:paraId="43AE5834"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nalytics interpreta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1792" behindDoc="0" locked="0" layoutInCell="1" allowOverlap="1" wp14:anchorId="5C1563AA" wp14:editId="15555B33">
                      <wp:simplePos x="0" y="0"/>
                      <wp:positionH relativeFrom="column">
                        <wp:posOffset>131320</wp:posOffset>
                      </wp:positionH>
                      <wp:positionV relativeFrom="paragraph">
                        <wp:posOffset>460929</wp:posOffset>
                      </wp:positionV>
                      <wp:extent cx="1076325" cy="463550"/>
                      <wp:effectExtent l="38100" t="57150" r="28575" b="50800"/>
                      <wp:wrapNone/>
                      <wp:docPr id="45" name="Rectangle: Folded Corner 45"/>
                      <wp:cNvGraphicFramePr/>
                      <a:graphic xmlns:a="http://schemas.openxmlformats.org/drawingml/2006/main">
                        <a:graphicData uri="http://schemas.microsoft.com/office/word/2010/wordprocessingShape">
                          <wps:wsp>
                            <wps:cNvSpPr/>
                            <wps:spPr>
                              <a:xfrm rot="21385532">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8AB03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ise a standar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563AA" id="Rectangle: Folded Corner 45" o:spid="_x0000_s1040" type="#_x0000_t65" style="position:absolute;left:0;text-align:left;margin-left:10.35pt;margin-top:36.3pt;width:84.75pt;height:36.5pt;rotation:-234256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" adj="17463" fillcolor="#6f0579" strokecolor="#39033f" strokeweight=".5pt">
                      <v:textbox>
                        <w:txbxContent>
                          <w:p w14:paraId="068AB03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ise a standard solu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3840" behindDoc="0" locked="0" layoutInCell="1" allowOverlap="1" wp14:anchorId="20F80B12" wp14:editId="06987A57">
                      <wp:simplePos x="0" y="0"/>
                      <wp:positionH relativeFrom="column">
                        <wp:posOffset>1374775</wp:posOffset>
                      </wp:positionH>
                      <wp:positionV relativeFrom="paragraph">
                        <wp:posOffset>289560</wp:posOffset>
                      </wp:positionV>
                      <wp:extent cx="857250" cy="314325"/>
                      <wp:effectExtent l="0" t="0" r="19050" b="28575"/>
                      <wp:wrapNone/>
                      <wp:docPr id="46" name="Rectangle: Folded Corner 46"/>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DC61A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80B12" id="Rectangle: Folded Corner 46" o:spid="_x0000_s1041" type="#_x0000_t65" style="position:absolute;left:0;text-align:left;margin-left:108.25pt;margin-top:22.8pt;width:67.5pt;height:2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" adj="15244" fillcolor="#6f0579" strokecolor="#39033f" strokeweight=".5pt">
                      <v:textbox>
                        <w:txbxContent>
                          <w:p w14:paraId="5DDC61A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p>
        </w:tc>
        <w:tc>
          <w:tcPr>
            <w:tcW w:w="2571" w:type="dxa"/>
            <w:vMerge w:val="restart"/>
            <w:shd w:val="clear" w:color="auto" w:fill="FFFFFF"/>
          </w:tcPr>
          <w:p w14:paraId="559EC95E" w14:textId="77777777" w:rsidR="00AF68CD" w:rsidRPr="00153020" w:rsidRDefault="00AF68CD" w:rsidP="00AF68CD">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Customer Segments</w:t>
            </w:r>
          </w:p>
          <w:p w14:paraId="479FF1EA" w14:textId="77777777" w:rsidR="00AF68CD" w:rsidRPr="00153020" w:rsidRDefault="00AF68CD" w:rsidP="00AF68CD">
            <w:pPr>
              <w:rPr>
                <w:color w:val="5F5F5F"/>
              </w:rPr>
            </w:pPr>
            <w:r w:rsidRPr="001A7F34">
              <w:rPr>
                <w:noProof/>
              </w:rPr>
              <mc:AlternateContent>
                <mc:Choice Requires="wps">
                  <w:drawing>
                    <wp:anchor distT="0" distB="0" distL="114300" distR="114300" simplePos="0" relativeHeight="251679744" behindDoc="0" locked="0" layoutInCell="1" allowOverlap="1" wp14:anchorId="70897D8B" wp14:editId="229A01AC">
                      <wp:simplePos x="0" y="0"/>
                      <wp:positionH relativeFrom="column">
                        <wp:posOffset>641557</wp:posOffset>
                      </wp:positionH>
                      <wp:positionV relativeFrom="paragraph">
                        <wp:posOffset>1612265</wp:posOffset>
                      </wp:positionV>
                      <wp:extent cx="759460" cy="321310"/>
                      <wp:effectExtent l="19050" t="38100" r="21590" b="40640"/>
                      <wp:wrapNone/>
                      <wp:docPr id="47" name="Rectangle: Folded Corner 47"/>
                      <wp:cNvGraphicFramePr/>
                      <a:graphic xmlns:a="http://schemas.openxmlformats.org/drawingml/2006/main">
                        <a:graphicData uri="http://schemas.microsoft.com/office/word/2010/wordprocessingShape">
                          <wps:wsp>
                            <wps:cNvSpPr/>
                            <wps:spPr>
                              <a:xfrm rot="168417">
                                <a:off x="0" y="0"/>
                                <a:ext cx="759460" cy="32131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D961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log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897D8B" id="Rectangle: Folded Corner 47" o:spid="_x0000_s1042" type="#_x0000_t65" style="position:absolute;left:0;text-align:left;margin-left:50.5pt;margin-top:126.95pt;width:59.8pt;height:25.3pt;rotation:183956fd;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" adj="15244" fillcolor="#6f0579" strokecolor="#39033f" strokeweight=".5pt">
                      <v:textbox>
                        <w:txbxContent>
                          <w:p w14:paraId="71FD961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logging</w:t>
                            </w:r>
                          </w:p>
                        </w:txbxContent>
                      </v:textbox>
                    </v:shape>
                  </w:pict>
                </mc:Fallback>
              </mc:AlternateContent>
            </w:r>
            <w:r w:rsidRPr="001A7F34">
              <w:rPr>
                <w:noProof/>
              </w:rPr>
              <mc:AlternateContent>
                <mc:Choice Requires="wps">
                  <w:drawing>
                    <wp:anchor distT="0" distB="0" distL="114300" distR="114300" simplePos="0" relativeHeight="251677696" behindDoc="0" locked="0" layoutInCell="1" allowOverlap="1" wp14:anchorId="1D1FE29A" wp14:editId="093EE174">
                      <wp:simplePos x="0" y="0"/>
                      <wp:positionH relativeFrom="column">
                        <wp:posOffset>31750</wp:posOffset>
                      </wp:positionH>
                      <wp:positionV relativeFrom="paragraph">
                        <wp:posOffset>1226185</wp:posOffset>
                      </wp:positionV>
                      <wp:extent cx="962025" cy="514997"/>
                      <wp:effectExtent l="0" t="0" r="28575" b="18415"/>
                      <wp:wrapNone/>
                      <wp:docPr id="48" name="Rectangle: Folded Corner 48"/>
                      <wp:cNvGraphicFramePr/>
                      <a:graphic xmlns:a="http://schemas.openxmlformats.org/drawingml/2006/main">
                        <a:graphicData uri="http://schemas.microsoft.com/office/word/2010/wordprocessingShape">
                          <wps:wsp>
                            <wps:cNvSpPr/>
                            <wps:spPr>
                              <a:xfrm>
                                <a:off x="0" y="0"/>
                                <a:ext cx="962025" cy="514997"/>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0C104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anufacturing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FE29A" id="Rectangle: Folded Corner 48" o:spid="_x0000_s1043" type="#_x0000_t65" style="position:absolute;left:0;text-align:left;margin-left:2.5pt;margin-top:96.55pt;width:75.75pt;height:40.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" adj="15244" fillcolor="#6f0579" strokecolor="#39033f" strokeweight=".5pt">
                      <v:textbox>
                        <w:txbxContent>
                          <w:p w14:paraId="000C104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anufacturing processes</w:t>
                            </w:r>
                          </w:p>
                        </w:txbxContent>
                      </v:textbox>
                    </v:shape>
                  </w:pict>
                </mc:Fallback>
              </mc:AlternateContent>
            </w:r>
            <w:r w:rsidRPr="001A7F34">
              <w:rPr>
                <w:noProof/>
              </w:rPr>
              <mc:AlternateContent>
                <mc:Choice Requires="wps">
                  <w:drawing>
                    <wp:anchor distT="0" distB="0" distL="114300" distR="114300" simplePos="0" relativeHeight="251680768" behindDoc="0" locked="0" layoutInCell="1" allowOverlap="1" wp14:anchorId="4C915D85" wp14:editId="4C5BDAEF">
                      <wp:simplePos x="0" y="0"/>
                      <wp:positionH relativeFrom="column">
                        <wp:posOffset>321310</wp:posOffset>
                      </wp:positionH>
                      <wp:positionV relativeFrom="paragraph">
                        <wp:posOffset>470272</wp:posOffset>
                      </wp:positionV>
                      <wp:extent cx="1248410" cy="514350"/>
                      <wp:effectExtent l="38100" t="76200" r="27940" b="76200"/>
                      <wp:wrapNone/>
                      <wp:docPr id="49" name="Rectangle: Folded Corner 49"/>
                      <wp:cNvGraphicFramePr/>
                      <a:graphic xmlns:a="http://schemas.openxmlformats.org/drawingml/2006/main">
                        <a:graphicData uri="http://schemas.microsoft.com/office/word/2010/wordprocessingShape">
                          <wps:wsp>
                            <wps:cNvSpPr/>
                            <wps:spPr>
                              <a:xfrm rot="21244112">
                                <a:off x="0" y="0"/>
                                <a:ext cx="1248410" cy="5143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651D3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ed business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15D85" id="Rectangle: Folded Corner 49" o:spid="_x0000_s1044" type="#_x0000_t65" style="position:absolute;left:0;text-align:left;margin-left:25.3pt;margin-top:37.05pt;width:98.3pt;height:40.5pt;rotation:-388725fd;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" adj="15244" fillcolor="#6f0579" strokecolor="#39033f" strokeweight=".5pt">
                      <v:textbox>
                        <w:txbxContent>
                          <w:p w14:paraId="5D651D3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ed business processes</w:t>
                            </w:r>
                          </w:p>
                        </w:txbxContent>
                      </v:textbox>
                    </v:shape>
                  </w:pict>
                </mc:Fallback>
              </mc:AlternateContent>
            </w:r>
            <w:r w:rsidRPr="001A7F34">
              <w:rPr>
                <w:noProof/>
              </w:rPr>
              <mc:AlternateContent>
                <mc:Choice Requires="wps">
                  <w:drawing>
                    <wp:anchor distT="0" distB="0" distL="114300" distR="114300" simplePos="0" relativeHeight="251678720" behindDoc="0" locked="0" layoutInCell="1" allowOverlap="1" wp14:anchorId="248DD331" wp14:editId="7AEADAB6">
                      <wp:simplePos x="0" y="0"/>
                      <wp:positionH relativeFrom="column">
                        <wp:posOffset>231775</wp:posOffset>
                      </wp:positionH>
                      <wp:positionV relativeFrom="paragraph">
                        <wp:posOffset>45085</wp:posOffset>
                      </wp:positionV>
                      <wp:extent cx="1181735" cy="530225"/>
                      <wp:effectExtent l="0" t="0" r="18415" b="22225"/>
                      <wp:wrapNone/>
                      <wp:docPr id="50" name="Rectangle: Folded Corner 50"/>
                      <wp:cNvGraphicFramePr/>
                      <a:graphic xmlns:a="http://schemas.openxmlformats.org/drawingml/2006/main">
                        <a:graphicData uri="http://schemas.microsoft.com/office/word/2010/wordprocessingShape">
                          <wps:wsp>
                            <wps:cNvSpPr/>
                            <wps:spPr>
                              <a:xfrm>
                                <a:off x="0" y="0"/>
                                <a:ext cx="1181735"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8ED0C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edium sized compan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D331" id="Rectangle: Folded Corner 50" o:spid="_x0000_s1045" type="#_x0000_t65" style="position:absolute;left:0;text-align:left;margin-left:18.25pt;margin-top:3.55pt;width:93.05pt;height:4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" adj="15244" fillcolor="#6f0579" strokecolor="#39033f" strokeweight=".5pt">
                      <v:textbox>
                        <w:txbxContent>
                          <w:p w14:paraId="098ED0C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edium sized companies</w:t>
                            </w:r>
                          </w:p>
                        </w:txbxContent>
                      </v:textbox>
                    </v:shape>
                  </w:pict>
                </mc:Fallback>
              </mc:AlternateContent>
            </w:r>
          </w:p>
        </w:tc>
      </w:tr>
      <w:tr w:rsidR="00AF68CD" w:rsidRPr="00651B75" w14:paraId="095C1B76" w14:textId="77777777" w:rsidTr="00553427">
        <w:trPr>
          <w:trHeight w:val="2041"/>
        </w:trPr>
        <w:tc>
          <w:tcPr>
            <w:tcW w:w="2923" w:type="dxa"/>
            <w:vMerge/>
            <w:shd w:val="clear" w:color="auto" w:fill="FFFFFF"/>
          </w:tcPr>
          <w:p w14:paraId="3AC6BB00" w14:textId="77777777" w:rsidR="00AF68CD" w:rsidRPr="00153020" w:rsidRDefault="00AF68CD" w:rsidP="00AF68CD">
            <w:pPr>
              <w:rPr>
                <w:color w:val="5F5F5F"/>
              </w:rPr>
            </w:pPr>
          </w:p>
        </w:tc>
        <w:tc>
          <w:tcPr>
            <w:tcW w:w="2462" w:type="dxa"/>
            <w:shd w:val="clear" w:color="auto" w:fill="FFFFFF"/>
          </w:tcPr>
          <w:p w14:paraId="7500D43A"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3056" behindDoc="0" locked="0" layoutInCell="1" allowOverlap="1" wp14:anchorId="41930EE9" wp14:editId="1ED57ACB">
                      <wp:simplePos x="0" y="0"/>
                      <wp:positionH relativeFrom="column">
                        <wp:posOffset>-8219</wp:posOffset>
                      </wp:positionH>
                      <wp:positionV relativeFrom="paragraph">
                        <wp:posOffset>264986</wp:posOffset>
                      </wp:positionV>
                      <wp:extent cx="1309797" cy="513711"/>
                      <wp:effectExtent l="38100" t="76200" r="24130" b="77470"/>
                      <wp:wrapNone/>
                      <wp:docPr id="51" name="Rectangle: Folded Corner 51"/>
                      <wp:cNvGraphicFramePr/>
                      <a:graphic xmlns:a="http://schemas.openxmlformats.org/drawingml/2006/main">
                        <a:graphicData uri="http://schemas.microsoft.com/office/word/2010/wordprocessingShape">
                          <wps:wsp>
                            <wps:cNvSpPr/>
                            <wps:spPr>
                              <a:xfrm rot="21268870">
                                <a:off x="0" y="0"/>
                                <a:ext cx="1309797" cy="51371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16969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30EE9" id="Rectangle: Folded Corner 51" o:spid="_x0000_s1046" type="#_x0000_t65" style="position:absolute;left:0;text-align:left;margin-left:-.65pt;margin-top:20.85pt;width:103.15pt;height:40.45pt;rotation:-361682fd;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" adj="15244" fillcolor="#6f0579" strokecolor="#39033f" strokeweight=".5pt">
                      <v:textbox>
                        <w:txbxContent>
                          <w:p w14:paraId="1116969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r w:rsidRPr="00153020">
              <w:rPr>
                <w:rFonts w:eastAsia="Times New Roman" w:cs="Calibri"/>
                <w:b/>
                <w:bCs/>
                <w:iCs/>
                <w:color w:val="6F0579"/>
                <w:szCs w:val="28"/>
                <w:u w:val="single"/>
                <w:lang w:val="en-GB" w:eastAsia="en-US"/>
              </w:rPr>
              <w:t>Key Resources</w:t>
            </w:r>
          </w:p>
          <w:p w14:paraId="3BDA9E1F" w14:textId="77777777" w:rsidR="00AF68CD" w:rsidRPr="00153020" w:rsidRDefault="00AF68CD" w:rsidP="00AF68CD">
            <w:pPr>
              <w:rPr>
                <w:color w:val="5F5F5F"/>
                <w:sz w:val="16"/>
                <w:szCs w:val="16"/>
              </w:rPr>
            </w:pPr>
            <w:r w:rsidRPr="00514266">
              <w:rPr>
                <w:noProof/>
                <w:color w:val="5F5F5F"/>
                <w:sz w:val="16"/>
                <w:szCs w:val="16"/>
              </w:rPr>
              <mc:AlternateContent>
                <mc:Choice Requires="wps">
                  <w:drawing>
                    <wp:anchor distT="0" distB="0" distL="114300" distR="114300" simplePos="0" relativeHeight="251694080" behindDoc="0" locked="0" layoutInCell="1" allowOverlap="1" wp14:anchorId="13C208AF" wp14:editId="7ED48F31">
                      <wp:simplePos x="0" y="0"/>
                      <wp:positionH relativeFrom="column">
                        <wp:posOffset>201208</wp:posOffset>
                      </wp:positionH>
                      <wp:positionV relativeFrom="paragraph">
                        <wp:posOffset>499745</wp:posOffset>
                      </wp:positionV>
                      <wp:extent cx="1190625" cy="449580"/>
                      <wp:effectExtent l="38100" t="57150" r="28575" b="45720"/>
                      <wp:wrapNone/>
                      <wp:docPr id="52" name="Rectangle: Folded Corner 52"/>
                      <wp:cNvGraphicFramePr/>
                      <a:graphic xmlns:a="http://schemas.openxmlformats.org/drawingml/2006/main">
                        <a:graphicData uri="http://schemas.microsoft.com/office/word/2010/wordprocessingShape">
                          <wps:wsp>
                            <wps:cNvSpPr/>
                            <wps:spPr>
                              <a:xfrm rot="206602">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A7E17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 xml:space="preserve">Customer Relationship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208AF" id="Rectangle: Folded Corner 52" o:spid="_x0000_s1047" type="#_x0000_t65" style="position:absolute;left:0;text-align:left;margin-left:15.85pt;margin-top:39.35pt;width:93.75pt;height:35.4pt;rotation:225664fd;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" adj="18622" fillcolor="#6f0579" strokecolor="#39033f" strokeweight=".5pt">
                      <v:textbox>
                        <w:txbxContent>
                          <w:p w14:paraId="22A7E17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 xml:space="preserve">Customer Relationships </w:t>
                            </w:r>
                          </w:p>
                        </w:txbxContent>
                      </v:textbox>
                    </v:shape>
                  </w:pict>
                </mc:Fallback>
              </mc:AlternateContent>
            </w:r>
          </w:p>
        </w:tc>
        <w:tc>
          <w:tcPr>
            <w:tcW w:w="2340" w:type="dxa"/>
            <w:gridSpan w:val="2"/>
            <w:vMerge/>
            <w:shd w:val="clear" w:color="auto" w:fill="FFFFFF"/>
          </w:tcPr>
          <w:p w14:paraId="4CF0D836" w14:textId="77777777" w:rsidR="00AF68CD" w:rsidRPr="00153020" w:rsidRDefault="00AF68CD" w:rsidP="00AF68CD">
            <w:pPr>
              <w:rPr>
                <w:color w:val="5F5F5F"/>
              </w:rPr>
            </w:pPr>
          </w:p>
        </w:tc>
        <w:tc>
          <w:tcPr>
            <w:tcW w:w="4320" w:type="dxa"/>
            <w:shd w:val="clear" w:color="auto" w:fill="FFFFFF"/>
          </w:tcPr>
          <w:p w14:paraId="4EA37E5C"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5104" behindDoc="0" locked="0" layoutInCell="1" allowOverlap="1" wp14:anchorId="7E783929" wp14:editId="56874B23">
                      <wp:simplePos x="0" y="0"/>
                      <wp:positionH relativeFrom="column">
                        <wp:posOffset>41275</wp:posOffset>
                      </wp:positionH>
                      <wp:positionV relativeFrom="paragraph">
                        <wp:posOffset>203212</wp:posOffset>
                      </wp:positionV>
                      <wp:extent cx="1333500" cy="561275"/>
                      <wp:effectExtent l="0" t="0" r="19050" b="10795"/>
                      <wp:wrapNone/>
                      <wp:docPr id="53" name="Rectangle: Folded Corner 53"/>
                      <wp:cNvGraphicFramePr/>
                      <a:graphic xmlns:a="http://schemas.openxmlformats.org/drawingml/2006/main">
                        <a:graphicData uri="http://schemas.microsoft.com/office/word/2010/wordprocessingShape">
                          <wps:wsp>
                            <wps:cNvSpPr/>
                            <wps:spPr>
                              <a:xfrm>
                                <a:off x="0" y="0"/>
                                <a:ext cx="1333500" cy="56127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B98215"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of of concept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83929" id="Rectangle: Folded Corner 53" o:spid="_x0000_s1048" type="#_x0000_t65" style="position:absolute;left:0;text-align:left;margin-left:3.25pt;margin-top:16pt;width:105pt;height:44.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" adj="15244" fillcolor="#6f0579" strokecolor="#39033f" strokeweight=".5pt">
                      <v:textbox>
                        <w:txbxContent>
                          <w:p w14:paraId="0BB98215"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of of concept models</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6128" behindDoc="0" locked="0" layoutInCell="1" allowOverlap="1" wp14:anchorId="5F6CB246" wp14:editId="1F5A6079">
                      <wp:simplePos x="0" y="0"/>
                      <wp:positionH relativeFrom="column">
                        <wp:posOffset>1533982</wp:posOffset>
                      </wp:positionH>
                      <wp:positionV relativeFrom="paragraph">
                        <wp:posOffset>149860</wp:posOffset>
                      </wp:positionV>
                      <wp:extent cx="857250" cy="314325"/>
                      <wp:effectExtent l="0" t="0" r="19050" b="28575"/>
                      <wp:wrapNone/>
                      <wp:docPr id="54" name="Rectangle: Folded Corner 54"/>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6D673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cial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6CB246" id="Rectangle: Folded Corner 54" o:spid="_x0000_s1049" type="#_x0000_t65" style="position:absolute;left:0;text-align:left;margin-left:120.8pt;margin-top:11.8pt;width:67.5pt;height:24.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" adj="15244" fillcolor="#6f0579" strokecolor="#39033f" strokeweight=".5pt">
                      <v:textbox>
                        <w:txbxContent>
                          <w:p w14:paraId="716D673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cial media</w:t>
                            </w:r>
                          </w:p>
                        </w:txbxContent>
                      </v:textbox>
                    </v:shape>
                  </w:pict>
                </mc:Fallback>
              </mc:AlternateContent>
            </w:r>
            <w:r w:rsidRPr="00153020">
              <w:rPr>
                <w:rFonts w:eastAsia="Times New Roman" w:cs="Calibri"/>
                <w:b/>
                <w:bCs/>
                <w:iCs/>
                <w:color w:val="6F0579"/>
                <w:szCs w:val="28"/>
                <w:u w:val="single"/>
                <w:lang w:val="en-GB" w:eastAsia="en-US"/>
              </w:rPr>
              <w:t>Channels</w:t>
            </w:r>
          </w:p>
          <w:p w14:paraId="71337B17" w14:textId="77777777" w:rsidR="00AF68CD" w:rsidRPr="00153020" w:rsidRDefault="00AF68CD" w:rsidP="00AF68CD">
            <w:pPr>
              <w:rPr>
                <w:color w:val="5F5F5F"/>
                <w:sz w:val="16"/>
                <w:szCs w:val="16"/>
              </w:rPr>
            </w:pPr>
            <w:r w:rsidRPr="00514266">
              <w:rPr>
                <w:noProof/>
                <w:color w:val="5F5F5F"/>
                <w:sz w:val="16"/>
                <w:szCs w:val="16"/>
              </w:rPr>
              <mc:AlternateContent>
                <mc:Choice Requires="wps">
                  <w:drawing>
                    <wp:anchor distT="0" distB="0" distL="114300" distR="114300" simplePos="0" relativeHeight="251699200" behindDoc="0" locked="0" layoutInCell="1" allowOverlap="1" wp14:anchorId="65A789EE" wp14:editId="6933C4DE">
                      <wp:simplePos x="0" y="0"/>
                      <wp:positionH relativeFrom="column">
                        <wp:posOffset>187157</wp:posOffset>
                      </wp:positionH>
                      <wp:positionV relativeFrom="paragraph">
                        <wp:posOffset>545400</wp:posOffset>
                      </wp:positionV>
                      <wp:extent cx="1076325" cy="343556"/>
                      <wp:effectExtent l="38100" t="95250" r="28575" b="94615"/>
                      <wp:wrapNone/>
                      <wp:docPr id="55" name="Rectangle: Folded Corner 55"/>
                      <wp:cNvGraphicFramePr/>
                      <a:graphic xmlns:a="http://schemas.openxmlformats.org/drawingml/2006/main">
                        <a:graphicData uri="http://schemas.microsoft.com/office/word/2010/wordprocessingShape">
                          <wps:wsp>
                            <wps:cNvSpPr/>
                            <wps:spPr>
                              <a:xfrm rot="21093145">
                                <a:off x="0" y="0"/>
                                <a:ext cx="1076325" cy="343556"/>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D91ED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789EE" id="Rectangle: Folded Corner 55" o:spid="_x0000_s1050" type="#_x0000_t65" style="position:absolute;left:0;text-align:left;margin-left:14.75pt;margin-top:42.95pt;width:84.75pt;height:27.05pt;rotation:-553621fd;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" adj="17463" fillcolor="#6f0579" strokecolor="#39033f" strokeweight=".5pt">
                      <v:textbox>
                        <w:txbxContent>
                          <w:p w14:paraId="24D91ED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Website</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7152" behindDoc="0" locked="0" layoutInCell="1" allowOverlap="1" wp14:anchorId="6C21858A" wp14:editId="61DB2980">
                      <wp:simplePos x="0" y="0"/>
                      <wp:positionH relativeFrom="column">
                        <wp:posOffset>1500047</wp:posOffset>
                      </wp:positionH>
                      <wp:positionV relativeFrom="paragraph">
                        <wp:posOffset>420625</wp:posOffset>
                      </wp:positionV>
                      <wp:extent cx="1076325" cy="463550"/>
                      <wp:effectExtent l="57150" t="133350" r="66675" b="107950"/>
                      <wp:wrapNone/>
                      <wp:docPr id="56" name="Rectangle: Folded Corner 56"/>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2BFBF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estimon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1858A" id="Rectangle: Folded Corner 56" o:spid="_x0000_s1051" type="#_x0000_t65" style="position:absolute;left:0;text-align:left;margin-left:118.1pt;margin-top:33.1pt;width:84.75pt;height:36.5pt;rotation:883013fd;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" adj="17463" fillcolor="#6f0579" strokecolor="#39033f" strokeweight=".5pt">
                      <v:textbox>
                        <w:txbxContent>
                          <w:p w14:paraId="722BFBF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estimonials</w:t>
                            </w:r>
                          </w:p>
                        </w:txbxContent>
                      </v:textbox>
                    </v:shape>
                  </w:pict>
                </mc:Fallback>
              </mc:AlternateContent>
            </w:r>
          </w:p>
        </w:tc>
        <w:tc>
          <w:tcPr>
            <w:tcW w:w="2571" w:type="dxa"/>
            <w:vMerge/>
            <w:shd w:val="clear" w:color="auto" w:fill="FFFFFF"/>
          </w:tcPr>
          <w:p w14:paraId="5F06223B" w14:textId="77777777" w:rsidR="00AF68CD" w:rsidRPr="00153020" w:rsidRDefault="00AF68CD" w:rsidP="00AF68CD">
            <w:pPr>
              <w:rPr>
                <w:color w:val="5F5F5F"/>
              </w:rPr>
            </w:pPr>
          </w:p>
        </w:tc>
      </w:tr>
      <w:tr w:rsidR="00AF68CD" w:rsidRPr="00651B75" w14:paraId="25B6409A" w14:textId="77777777" w:rsidTr="00553427">
        <w:trPr>
          <w:trHeight w:val="1906"/>
        </w:trPr>
        <w:tc>
          <w:tcPr>
            <w:tcW w:w="7308" w:type="dxa"/>
            <w:gridSpan w:val="3"/>
            <w:shd w:val="clear" w:color="auto" w:fill="FFFFFF"/>
          </w:tcPr>
          <w:p w14:paraId="2D96322B" w14:textId="77777777" w:rsidR="00AF68CD" w:rsidRPr="00153020" w:rsidRDefault="00AF68CD" w:rsidP="00AF68CD">
            <w:pPr>
              <w:rPr>
                <w:rFonts w:eastAsia="Times New Roman" w:cs="Calibri"/>
                <w:b/>
                <w:bCs/>
                <w:iCs/>
                <w:color w:val="6F0579"/>
                <w:szCs w:val="28"/>
                <w:u w:val="single"/>
                <w:lang w:val="en-GB" w:eastAsia="en-US"/>
              </w:rPr>
            </w:pPr>
            <w:r w:rsidRPr="00EF0443">
              <w:rPr>
                <w:noProof/>
                <w:color w:val="5F5F5F"/>
                <w:sz w:val="16"/>
                <w:szCs w:val="16"/>
              </w:rPr>
              <mc:AlternateContent>
                <mc:Choice Requires="wps">
                  <w:drawing>
                    <wp:anchor distT="0" distB="0" distL="114300" distR="114300" simplePos="0" relativeHeight="251667456" behindDoc="0" locked="0" layoutInCell="1" allowOverlap="1" wp14:anchorId="5613FEEB" wp14:editId="3F7E9A46">
                      <wp:simplePos x="0" y="0"/>
                      <wp:positionH relativeFrom="column">
                        <wp:posOffset>1835150</wp:posOffset>
                      </wp:positionH>
                      <wp:positionV relativeFrom="paragraph">
                        <wp:posOffset>688340</wp:posOffset>
                      </wp:positionV>
                      <wp:extent cx="1118870" cy="339090"/>
                      <wp:effectExtent l="19050" t="38100" r="24130" b="41910"/>
                      <wp:wrapNone/>
                      <wp:docPr id="57" name="Rectangle: Folded Corner 57"/>
                      <wp:cNvGraphicFramePr/>
                      <a:graphic xmlns:a="http://schemas.openxmlformats.org/drawingml/2006/main">
                        <a:graphicData uri="http://schemas.microsoft.com/office/word/2010/wordprocessingShape">
                          <wps:wsp>
                            <wps:cNvSpPr/>
                            <wps:spPr>
                              <a:xfrm rot="168417">
                                <a:off x="0" y="0"/>
                                <a:ext cx="1118870" cy="33909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CDE43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3FEEB" id="Rectangle: Folded Corner 57" o:spid="_x0000_s1052" type="#_x0000_t65" style="position:absolute;left:0;text-align:left;margin-left:144.5pt;margin-top:54.2pt;width:88.1pt;height:26.7pt;rotation:183956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" adj="15244" fillcolor="#6f0579" strokecolor="#39033f" strokeweight=".5pt">
                      <v:textbox>
                        <w:txbxContent>
                          <w:p w14:paraId="45CDE43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 staff</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69504" behindDoc="0" locked="0" layoutInCell="1" allowOverlap="1" wp14:anchorId="788BA150" wp14:editId="70BF7A35">
                      <wp:simplePos x="0" y="0"/>
                      <wp:positionH relativeFrom="column">
                        <wp:posOffset>59690</wp:posOffset>
                      </wp:positionH>
                      <wp:positionV relativeFrom="paragraph">
                        <wp:posOffset>354965</wp:posOffset>
                      </wp:positionV>
                      <wp:extent cx="1181735" cy="546100"/>
                      <wp:effectExtent l="0" t="0" r="18415" b="25400"/>
                      <wp:wrapNone/>
                      <wp:docPr id="58" name="Rectangle: Folded Corner 58"/>
                      <wp:cNvGraphicFramePr/>
                      <a:graphic xmlns:a="http://schemas.openxmlformats.org/drawingml/2006/main">
                        <a:graphicData uri="http://schemas.microsoft.com/office/word/2010/wordprocessingShape">
                          <wps:wsp>
                            <wps:cNvSpPr/>
                            <wps:spPr>
                              <a:xfrm>
                                <a:off x="0" y="0"/>
                                <a:ext cx="1181735" cy="5461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A0EAE1"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BA150" id="Rectangle: Folded Corner 58" o:spid="_x0000_s1053" type="#_x0000_t65" style="position:absolute;left:0;text-align:left;margin-left:4.7pt;margin-top:27.95pt;width:93.05pt;height:4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" adj="15244" fillcolor="#6f0579" strokecolor="#39033f" strokeweight=".5pt">
                      <v:textbox>
                        <w:txbxContent>
                          <w:p w14:paraId="1DA0EAE1"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66432" behindDoc="0" locked="0" layoutInCell="1" allowOverlap="1" wp14:anchorId="00715453" wp14:editId="7CC02F72">
                      <wp:simplePos x="0" y="0"/>
                      <wp:positionH relativeFrom="column">
                        <wp:posOffset>1109980</wp:posOffset>
                      </wp:positionH>
                      <wp:positionV relativeFrom="paragraph">
                        <wp:posOffset>211455</wp:posOffset>
                      </wp:positionV>
                      <wp:extent cx="1448435" cy="521970"/>
                      <wp:effectExtent l="38100" t="76200" r="37465" b="68580"/>
                      <wp:wrapNone/>
                      <wp:docPr id="59" name="Rectangle: Folded Corner 59"/>
                      <wp:cNvGraphicFramePr/>
                      <a:graphic xmlns:a="http://schemas.openxmlformats.org/drawingml/2006/main">
                        <a:graphicData uri="http://schemas.microsoft.com/office/word/2010/wordprocessingShape">
                          <wps:wsp>
                            <wps:cNvSpPr/>
                            <wps:spPr>
                              <a:xfrm rot="295373">
                                <a:off x="0" y="0"/>
                                <a:ext cx="14484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0FFB9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systems procurement an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715453" id="Rectangle: Folded Corner 59" o:spid="_x0000_s1054" type="#_x0000_t65" style="position:absolute;left:0;text-align:left;margin-left:87.4pt;margin-top:16.65pt;width:114.05pt;height:41.1pt;rotation:322626fd;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" adj="15244" fillcolor="#6f0579" strokecolor="#39033f" strokeweight=".5pt">
                      <v:textbox>
                        <w:txbxContent>
                          <w:p w14:paraId="060FFB9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systems procurement and maintenance</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0528" behindDoc="0" locked="0" layoutInCell="1" allowOverlap="1" wp14:anchorId="5BB75CD8" wp14:editId="73E933B4">
                      <wp:simplePos x="0" y="0"/>
                      <wp:positionH relativeFrom="column">
                        <wp:posOffset>2574925</wp:posOffset>
                      </wp:positionH>
                      <wp:positionV relativeFrom="paragraph">
                        <wp:posOffset>144590</wp:posOffset>
                      </wp:positionV>
                      <wp:extent cx="1104265" cy="332105"/>
                      <wp:effectExtent l="0" t="0" r="19685" b="10795"/>
                      <wp:wrapNone/>
                      <wp:docPr id="60" name="Rectangle: Folded Corner 60"/>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CDFA2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75CD8" id="Rectangle: Folded Corner 60" o:spid="_x0000_s1055" type="#_x0000_t65" style="position:absolute;left:0;text-align:left;margin-left:202.75pt;margin-top:11.4pt;width:86.95pt;height:26.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" adj="15244" fillcolor="#6f0579" strokecolor="#39033f" strokeweight=".5pt">
                      <v:textbox>
                        <w:txbxContent>
                          <w:p w14:paraId="0FCDFA2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ing staff</w:t>
                            </w:r>
                          </w:p>
                        </w:txbxContent>
                      </v:textbox>
                    </v:shape>
                  </w:pict>
                </mc:Fallback>
              </mc:AlternateContent>
            </w:r>
            <w:r w:rsidRPr="00153020">
              <w:rPr>
                <w:rFonts w:eastAsia="Times New Roman" w:cs="Calibri"/>
                <w:b/>
                <w:bCs/>
                <w:iCs/>
                <w:color w:val="6F0579"/>
                <w:szCs w:val="28"/>
                <w:u w:val="single"/>
                <w:lang w:val="en-GB" w:eastAsia="en-US"/>
              </w:rPr>
              <w:t>Cost Structure</w:t>
            </w:r>
          </w:p>
          <w:p w14:paraId="760F6D37" w14:textId="77777777" w:rsidR="00AF68CD" w:rsidRPr="00153020" w:rsidRDefault="00AF68CD" w:rsidP="00AF68CD">
            <w:pPr>
              <w:rPr>
                <w:color w:val="5F5F5F"/>
              </w:rPr>
            </w:pPr>
            <w:r w:rsidRPr="00EF0443">
              <w:rPr>
                <w:noProof/>
                <w:color w:val="5F5F5F"/>
                <w:sz w:val="16"/>
                <w:szCs w:val="16"/>
              </w:rPr>
              <mc:AlternateContent>
                <mc:Choice Requires="wps">
                  <w:drawing>
                    <wp:anchor distT="0" distB="0" distL="114300" distR="114300" simplePos="0" relativeHeight="251668480" behindDoc="0" locked="0" layoutInCell="1" allowOverlap="1" wp14:anchorId="3A35C42E" wp14:editId="2E063727">
                      <wp:simplePos x="0" y="0"/>
                      <wp:positionH relativeFrom="column">
                        <wp:posOffset>3104515</wp:posOffset>
                      </wp:positionH>
                      <wp:positionV relativeFrom="paragraph">
                        <wp:posOffset>176340</wp:posOffset>
                      </wp:positionV>
                      <wp:extent cx="1181735" cy="521970"/>
                      <wp:effectExtent l="57150" t="114300" r="37465" b="106680"/>
                      <wp:wrapNone/>
                      <wp:docPr id="61" name="Rectangle: Folded Corner 61"/>
                      <wp:cNvGraphicFramePr/>
                      <a:graphic xmlns:a="http://schemas.openxmlformats.org/drawingml/2006/main">
                        <a:graphicData uri="http://schemas.microsoft.com/office/word/2010/wordprocessingShape">
                          <wps:wsp>
                            <wps:cNvSpPr/>
                            <wps:spPr>
                              <a:xfrm rot="21013972">
                                <a:off x="0" y="0"/>
                                <a:ext cx="11817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A2DA7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er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5C42E" id="Rectangle: Folded Corner 61" o:spid="_x0000_s1056" type="#_x0000_t65" style="position:absolute;left:0;text-align:left;margin-left:244.45pt;margin-top:13.9pt;width:93.05pt;height:41.1pt;rotation:-640099fd;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" adj="15244" fillcolor="#6f0579" strokecolor="#39033f" strokeweight=".5pt">
                      <v:textbox>
                        <w:txbxContent>
                          <w:p w14:paraId="39A2DA7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er Support</w:t>
                            </w:r>
                          </w:p>
                        </w:txbxContent>
                      </v:textbox>
                    </v:shape>
                  </w:pict>
                </mc:Fallback>
              </mc:AlternateContent>
            </w:r>
          </w:p>
        </w:tc>
        <w:tc>
          <w:tcPr>
            <w:tcW w:w="7308" w:type="dxa"/>
            <w:gridSpan w:val="3"/>
            <w:shd w:val="clear" w:color="auto" w:fill="FFFFFF"/>
          </w:tcPr>
          <w:p w14:paraId="48DDCFC4" w14:textId="77777777" w:rsidR="00AF68CD" w:rsidRPr="00153020" w:rsidRDefault="00AF68CD" w:rsidP="00AF68CD">
            <w:pPr>
              <w:rPr>
                <w:rFonts w:eastAsia="Times New Roman" w:cs="Calibri"/>
                <w:b/>
                <w:bCs/>
                <w:iCs/>
                <w:color w:val="6F0579"/>
                <w:szCs w:val="28"/>
                <w:u w:val="single"/>
                <w:lang w:val="en-GB" w:eastAsia="en-US"/>
              </w:rPr>
            </w:pPr>
            <w:r w:rsidRPr="00C029CF">
              <w:rPr>
                <w:noProof/>
                <w:color w:val="5F5F5F"/>
              </w:rPr>
              <mc:AlternateContent>
                <mc:Choice Requires="wps">
                  <w:drawing>
                    <wp:anchor distT="0" distB="0" distL="114300" distR="114300" simplePos="0" relativeHeight="251674624" behindDoc="0" locked="0" layoutInCell="1" allowOverlap="1" wp14:anchorId="7ECC3B27" wp14:editId="1F7C2EB2">
                      <wp:simplePos x="0" y="0"/>
                      <wp:positionH relativeFrom="column">
                        <wp:posOffset>1772118</wp:posOffset>
                      </wp:positionH>
                      <wp:positionV relativeFrom="paragraph">
                        <wp:posOffset>170019</wp:posOffset>
                      </wp:positionV>
                      <wp:extent cx="1104265" cy="332105"/>
                      <wp:effectExtent l="0" t="0" r="19685" b="10795"/>
                      <wp:wrapNone/>
                      <wp:docPr id="62" name="Rectangle: Folded Corner 62"/>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2A35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3B27" id="Rectangle: Folded Corner 62" o:spid="_x0000_s1057" type="#_x0000_t65" style="position:absolute;left:0;text-align:left;margin-left:139.55pt;margin-top:13.4pt;width:86.95pt;height:26.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" adj="15244" fillcolor="#6f0579" strokecolor="#39033f" strokeweight=".5pt">
                      <v:textbox>
                        <w:txbxContent>
                          <w:p w14:paraId="312A35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sidRPr="00153020">
              <w:rPr>
                <w:rFonts w:eastAsia="Times New Roman" w:cs="Calibri"/>
                <w:b/>
                <w:bCs/>
                <w:iCs/>
                <w:color w:val="6F0579"/>
                <w:szCs w:val="28"/>
                <w:u w:val="single"/>
                <w:lang w:val="en-GB" w:eastAsia="en-US"/>
              </w:rPr>
              <w:t>Revenue Streams</w:t>
            </w:r>
          </w:p>
          <w:p w14:paraId="0078648E" w14:textId="77777777" w:rsidR="00AF68CD" w:rsidRPr="00153020" w:rsidRDefault="00AF68CD" w:rsidP="00AF68CD">
            <w:pPr>
              <w:rPr>
                <w:color w:val="5F5F5F"/>
                <w:sz w:val="16"/>
                <w:szCs w:val="16"/>
              </w:rPr>
            </w:pPr>
            <w:r w:rsidRPr="00C029CF">
              <w:rPr>
                <w:noProof/>
                <w:color w:val="5F5F5F"/>
              </w:rPr>
              <mc:AlternateContent>
                <mc:Choice Requires="wps">
                  <w:drawing>
                    <wp:anchor distT="0" distB="0" distL="114300" distR="114300" simplePos="0" relativeHeight="251672576" behindDoc="0" locked="0" layoutInCell="1" allowOverlap="1" wp14:anchorId="18A4D0FC" wp14:editId="7A181E74">
                      <wp:simplePos x="0" y="0"/>
                      <wp:positionH relativeFrom="column">
                        <wp:posOffset>1514309</wp:posOffset>
                      </wp:positionH>
                      <wp:positionV relativeFrom="paragraph">
                        <wp:posOffset>306275</wp:posOffset>
                      </wp:positionV>
                      <wp:extent cx="1455976" cy="595013"/>
                      <wp:effectExtent l="57150" t="95250" r="30480" b="109855"/>
                      <wp:wrapNone/>
                      <wp:docPr id="63" name="Rectangle: Folded Corner 63"/>
                      <wp:cNvGraphicFramePr/>
                      <a:graphic xmlns:a="http://schemas.openxmlformats.org/drawingml/2006/main">
                        <a:graphicData uri="http://schemas.microsoft.com/office/word/2010/wordprocessingShape">
                          <wps:wsp>
                            <wps:cNvSpPr/>
                            <wps:spPr>
                              <a:xfrm rot="21195351">
                                <a:off x="0" y="0"/>
                                <a:ext cx="1455976" cy="595013"/>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304CC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ystem design and 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A4D0FC" id="Rectangle: Folded Corner 63" o:spid="_x0000_s1058" type="#_x0000_t65" style="position:absolute;left:0;text-align:left;margin-left:119.25pt;margin-top:24.1pt;width:114.65pt;height:46.85pt;rotation:-441985fd;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" adj="15244" fillcolor="#6f0579" strokecolor="#39033f" strokeweight=".5pt">
                      <v:textbox>
                        <w:txbxContent>
                          <w:p w14:paraId="45304CC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ystem design and integration</w:t>
                            </w:r>
                          </w:p>
                        </w:txbxContent>
                      </v:textbox>
                    </v:shape>
                  </w:pict>
                </mc:Fallback>
              </mc:AlternateContent>
            </w:r>
            <w:r w:rsidRPr="00C029CF">
              <w:rPr>
                <w:noProof/>
                <w:color w:val="5F5F5F"/>
              </w:rPr>
              <mc:AlternateContent>
                <mc:Choice Requires="wps">
                  <w:drawing>
                    <wp:anchor distT="0" distB="0" distL="114300" distR="114300" simplePos="0" relativeHeight="251671552" behindDoc="0" locked="0" layoutInCell="1" allowOverlap="1" wp14:anchorId="32B92F32" wp14:editId="0A554666">
                      <wp:simplePos x="0" y="0"/>
                      <wp:positionH relativeFrom="column">
                        <wp:posOffset>3081474</wp:posOffset>
                      </wp:positionH>
                      <wp:positionV relativeFrom="paragraph">
                        <wp:posOffset>146432</wp:posOffset>
                      </wp:positionV>
                      <wp:extent cx="1183420" cy="392861"/>
                      <wp:effectExtent l="38100" t="76200" r="36195" b="64770"/>
                      <wp:wrapNone/>
                      <wp:docPr id="514304" name="Rectangle: Folded Corner 514304"/>
                      <wp:cNvGraphicFramePr/>
                      <a:graphic xmlns:a="http://schemas.openxmlformats.org/drawingml/2006/main">
                        <a:graphicData uri="http://schemas.microsoft.com/office/word/2010/wordprocessingShape">
                          <wps:wsp>
                            <wps:cNvSpPr/>
                            <wps:spPr>
                              <a:xfrm rot="295373">
                                <a:off x="0" y="0"/>
                                <a:ext cx="1183420" cy="39286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9BD94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s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92F32" id="Rectangle: Folded Corner 514304" o:spid="_x0000_s1059" type="#_x0000_t65" style="position:absolute;left:0;text-align:left;margin-left:242.65pt;margin-top:11.55pt;width:93.2pt;height:30.95pt;rotation:322626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" adj="15244" fillcolor="#6f0579" strokecolor="#39033f" strokeweight=".5pt">
                      <v:textbox>
                        <w:txbxContent>
                          <w:p w14:paraId="569BD94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sales</w:t>
                            </w:r>
                          </w:p>
                        </w:txbxContent>
                      </v:textbox>
                    </v:shape>
                  </w:pict>
                </mc:Fallback>
              </mc:AlternateContent>
            </w:r>
            <w:r w:rsidRPr="00C029CF">
              <w:rPr>
                <w:noProof/>
                <w:color w:val="5F5F5F"/>
              </w:rPr>
              <mc:AlternateContent>
                <mc:Choice Requires="wps">
                  <w:drawing>
                    <wp:anchor distT="0" distB="0" distL="114300" distR="114300" simplePos="0" relativeHeight="251673600" behindDoc="0" locked="0" layoutInCell="1" allowOverlap="1" wp14:anchorId="10A5AD8B" wp14:editId="047A6D15">
                      <wp:simplePos x="0" y="0"/>
                      <wp:positionH relativeFrom="column">
                        <wp:posOffset>228880</wp:posOffset>
                      </wp:positionH>
                      <wp:positionV relativeFrom="paragraph">
                        <wp:posOffset>48821</wp:posOffset>
                      </wp:positionV>
                      <wp:extent cx="1181735" cy="415636"/>
                      <wp:effectExtent l="0" t="0" r="18415" b="22860"/>
                      <wp:wrapNone/>
                      <wp:docPr id="514305" name="Rectangle: Folded Corner 514305"/>
                      <wp:cNvGraphicFramePr/>
                      <a:graphic xmlns:a="http://schemas.openxmlformats.org/drawingml/2006/main">
                        <a:graphicData uri="http://schemas.microsoft.com/office/word/2010/wordprocessingShape">
                          <wps:wsp>
                            <wps:cNvSpPr/>
                            <wps:spPr>
                              <a:xfrm>
                                <a:off x="0" y="0"/>
                                <a:ext cx="1181735" cy="415636"/>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366A8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ation F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A5AD8B" id="Rectangle: Folded Corner 514305" o:spid="_x0000_s1060" type="#_x0000_t65" style="position:absolute;left:0;text-align:left;margin-left:18pt;margin-top:3.85pt;width:93.05pt;height:3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" adj="15244" fillcolor="#6f0579" strokecolor="#39033f" strokeweight=".5pt">
                      <v:textbox>
                        <w:txbxContent>
                          <w:p w14:paraId="3E366A8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ation Fees</w:t>
                            </w:r>
                          </w:p>
                        </w:txbxContent>
                      </v:textbox>
                    </v:shape>
                  </w:pict>
                </mc:Fallback>
              </mc:AlternateContent>
            </w:r>
            <w:r>
              <w:rPr>
                <w:color w:val="5F5F5F"/>
                <w:sz w:val="16"/>
                <w:szCs w:val="16"/>
              </w:rPr>
              <w:t xml:space="preserve"> </w:t>
            </w:r>
          </w:p>
        </w:tc>
      </w:tr>
      <w:tr w:rsidR="00AF68CD" w:rsidRPr="00651B75" w14:paraId="64195820" w14:textId="77777777" w:rsidTr="00553427">
        <w:trPr>
          <w:trHeight w:val="1047"/>
        </w:trPr>
        <w:tc>
          <w:tcPr>
            <w:tcW w:w="7308" w:type="dxa"/>
            <w:gridSpan w:val="3"/>
            <w:shd w:val="clear" w:color="auto" w:fill="FFFFFF"/>
          </w:tcPr>
          <w:p w14:paraId="5BD92372"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8176" behindDoc="0" locked="0" layoutInCell="1" allowOverlap="1" wp14:anchorId="64609756" wp14:editId="036AA9F1">
                      <wp:simplePos x="0" y="0"/>
                      <wp:positionH relativeFrom="column">
                        <wp:posOffset>3183677</wp:posOffset>
                      </wp:positionH>
                      <wp:positionV relativeFrom="paragraph">
                        <wp:posOffset>86823</wp:posOffset>
                      </wp:positionV>
                      <wp:extent cx="1107854" cy="527605"/>
                      <wp:effectExtent l="57150" t="95250" r="54610" b="63500"/>
                      <wp:wrapNone/>
                      <wp:docPr id="514306" name="Rectangle: Folded Corner 514306"/>
                      <wp:cNvGraphicFramePr/>
                      <a:graphic xmlns:a="http://schemas.openxmlformats.org/drawingml/2006/main">
                        <a:graphicData uri="http://schemas.microsoft.com/office/word/2010/wordprocessingShape">
                          <wps:wsp>
                            <wps:cNvSpPr/>
                            <wps:spPr>
                              <a:xfrm rot="471760">
                                <a:off x="0" y="0"/>
                                <a:ext cx="1107854" cy="5276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C1BDC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ion (job destr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09756" id="Rectangle: Folded Corner 514306" o:spid="_x0000_s1061" type="#_x0000_t65" style="position:absolute;left:0;text-align:left;margin-left:250.7pt;margin-top:6.85pt;width:87.25pt;height:41.55pt;rotation:515288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" adj="15244" fillcolor="#6f0579" strokecolor="#39033f" strokeweight=".5pt">
                      <v:textbox>
                        <w:txbxContent>
                          <w:p w14:paraId="78C1BDC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ion (job destruction)</w:t>
                            </w:r>
                          </w:p>
                        </w:txbxContent>
                      </v:textbox>
                    </v:shape>
                  </w:pict>
                </mc:Fallback>
              </mc:AlternateContent>
            </w:r>
            <w:r>
              <w:rPr>
                <w:rFonts w:eastAsia="Times New Roman" w:cs="Calibri"/>
                <w:b/>
                <w:bCs/>
                <w:iCs/>
                <w:color w:val="6F0579"/>
                <w:szCs w:val="28"/>
                <w:u w:val="single"/>
                <w:lang w:val="en-GB" w:eastAsia="en-US"/>
              </w:rPr>
              <w:t>Social and Environmental Cost</w:t>
            </w:r>
          </w:p>
          <w:p w14:paraId="3431A70A" w14:textId="77777777" w:rsidR="00AF68CD" w:rsidRPr="00153020" w:rsidRDefault="00AF68CD" w:rsidP="00AF68CD">
            <w:pPr>
              <w:rPr>
                <w:color w:val="5F5F5F"/>
                <w:sz w:val="16"/>
                <w:szCs w:val="16"/>
              </w:rPr>
            </w:pPr>
          </w:p>
        </w:tc>
        <w:tc>
          <w:tcPr>
            <w:tcW w:w="7308" w:type="dxa"/>
            <w:gridSpan w:val="3"/>
            <w:shd w:val="clear" w:color="auto" w:fill="FFFFFF"/>
          </w:tcPr>
          <w:p w14:paraId="6FE20BE3" w14:textId="77777777" w:rsidR="00AF68CD" w:rsidRPr="00153020" w:rsidRDefault="00AF68CD" w:rsidP="00AF68CD">
            <w:pPr>
              <w:rPr>
                <w:rFonts w:eastAsia="Times New Roman" w:cs="Calibri"/>
                <w:b/>
                <w:bCs/>
                <w:iCs/>
                <w:color w:val="6F0579"/>
                <w:szCs w:val="28"/>
                <w:u w:val="single"/>
                <w:lang w:val="en-GB" w:eastAsia="en-US"/>
              </w:rPr>
            </w:pP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75648" behindDoc="0" locked="0" layoutInCell="1" allowOverlap="1" wp14:anchorId="11444737" wp14:editId="0B12408B">
                      <wp:simplePos x="0" y="0"/>
                      <wp:positionH relativeFrom="column">
                        <wp:posOffset>536940</wp:posOffset>
                      </wp:positionH>
                      <wp:positionV relativeFrom="paragraph">
                        <wp:posOffset>249465</wp:posOffset>
                      </wp:positionV>
                      <wp:extent cx="1181735" cy="343841"/>
                      <wp:effectExtent l="38100" t="57150" r="18415" b="56515"/>
                      <wp:wrapNone/>
                      <wp:docPr id="514307" name="Rectangle: Folded Corner 514307"/>
                      <wp:cNvGraphicFramePr/>
                      <a:graphic xmlns:a="http://schemas.openxmlformats.org/drawingml/2006/main">
                        <a:graphicData uri="http://schemas.microsoft.com/office/word/2010/wordprocessingShape">
                          <wps:wsp>
                            <wps:cNvSpPr/>
                            <wps:spPr>
                              <a:xfrm rot="21331105">
                                <a:off x="0" y="0"/>
                                <a:ext cx="1181735" cy="3438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84E4F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44737" id="Rectangle: Folded Corner 514307" o:spid="_x0000_s1062" type="#_x0000_t65" style="position:absolute;left:0;text-align:left;margin-left:42.3pt;margin-top:19.65pt;width:93.05pt;height:27.05pt;rotation:-293705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" adj="15244" fillcolor="#6f0579" strokecolor="#39033f" strokeweight=".5pt">
                      <v:textbox>
                        <w:txbxContent>
                          <w:p w14:paraId="5A84E4F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Job Creation</w:t>
                            </w:r>
                          </w:p>
                        </w:txbxContent>
                      </v:textbox>
                    </v:shape>
                  </w:pict>
                </mc:Fallback>
              </mc:AlternateContent>
            </w: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76672" behindDoc="0" locked="0" layoutInCell="1" allowOverlap="1" wp14:anchorId="7BBABADD" wp14:editId="5642CBCB">
                      <wp:simplePos x="0" y="0"/>
                      <wp:positionH relativeFrom="column">
                        <wp:posOffset>2895125</wp:posOffset>
                      </wp:positionH>
                      <wp:positionV relativeFrom="paragraph">
                        <wp:posOffset>207573</wp:posOffset>
                      </wp:positionV>
                      <wp:extent cx="1272209" cy="332105"/>
                      <wp:effectExtent l="38100" t="57150" r="23495" b="48895"/>
                      <wp:wrapNone/>
                      <wp:docPr id="514308" name="Rectangle: Folded Corner 514308"/>
                      <wp:cNvGraphicFramePr/>
                      <a:graphic xmlns:a="http://schemas.openxmlformats.org/drawingml/2006/main">
                        <a:graphicData uri="http://schemas.microsoft.com/office/word/2010/wordprocessingShape">
                          <wps:wsp>
                            <wps:cNvSpPr/>
                            <wps:spPr>
                              <a:xfrm rot="251268">
                                <a:off x="0" y="0"/>
                                <a:ext cx="1272209"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C9DB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n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BABADD" id="Rectangle: Folded Corner 514308" o:spid="_x0000_s1063" type="#_x0000_t65" style="position:absolute;left:0;text-align:left;margin-left:227.95pt;margin-top:16.35pt;width:100.15pt;height:26.15pt;rotation:274452fd;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" adj="15244" fillcolor="#6f0579" strokecolor="#39033f" strokeweight=".5pt">
                      <v:textbox>
                        <w:txbxContent>
                          <w:p w14:paraId="121C9DB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ndirect Job Creation</w:t>
                            </w:r>
                          </w:p>
                        </w:txbxContent>
                      </v:textbox>
                    </v:shape>
                  </w:pict>
                </mc:Fallback>
              </mc:AlternateContent>
            </w:r>
            <w:r>
              <w:rPr>
                <w:rFonts w:eastAsia="Times New Roman" w:cs="Calibri"/>
                <w:b/>
                <w:bCs/>
                <w:iCs/>
                <w:color w:val="6F0579"/>
                <w:szCs w:val="28"/>
                <w:u w:val="single"/>
                <w:lang w:val="en-GB" w:eastAsia="en-US"/>
              </w:rPr>
              <w:t>Social and Environmental Benefit</w:t>
            </w:r>
          </w:p>
          <w:p w14:paraId="4DEEFAD3" w14:textId="77777777" w:rsidR="00AF68CD" w:rsidRPr="00153020" w:rsidRDefault="00AF68CD" w:rsidP="00AF68CD">
            <w:pPr>
              <w:rPr>
                <w:color w:val="5F5F5F"/>
                <w:sz w:val="16"/>
                <w:szCs w:val="16"/>
              </w:rPr>
            </w:pPr>
          </w:p>
        </w:tc>
      </w:tr>
    </w:tbl>
    <w:p w14:paraId="3487049D" w14:textId="77777777" w:rsidR="008E6345" w:rsidRPr="002A0747" w:rsidRDefault="008E6345">
      <w:pPr>
        <w:spacing w:after="200"/>
        <w:rPr>
          <w:rFonts w:eastAsia="Times New Roman" w:cs="Calibri"/>
          <w:b/>
          <w:bCs/>
          <w:color w:val="5F5F5F"/>
          <w:kern w:val="32"/>
          <w:sz w:val="28"/>
          <w:szCs w:val="32"/>
          <w:lang w:val="en-GB"/>
        </w:rPr>
      </w:pPr>
      <w:r w:rsidRPr="002A0747">
        <w:rPr>
          <w:color w:val="5F5F5F"/>
        </w:rPr>
        <w:br w:type="page"/>
      </w:r>
      <w:bookmarkStart w:id="60" w:name="_GoBack"/>
      <w:bookmarkEnd w:id="60"/>
    </w:p>
    <w:p w14:paraId="5763915B" w14:textId="5E82BD74" w:rsidR="00974712" w:rsidRPr="002A0747" w:rsidRDefault="00974712" w:rsidP="00153020">
      <w:pPr>
        <w:pStyle w:val="Heading1"/>
        <w:numPr>
          <w:ilvl w:val="0"/>
          <w:numId w:val="0"/>
        </w:numPr>
        <w:ind w:left="567" w:hanging="567"/>
        <w:rPr>
          <w:color w:val="5F5F5F"/>
        </w:rPr>
      </w:pPr>
      <w:bookmarkStart w:id="61" w:name="_Toc523071103"/>
      <w:r w:rsidRPr="002A0747">
        <w:rPr>
          <w:color w:val="5F5F5F"/>
        </w:rPr>
        <w:lastRenderedPageBreak/>
        <w:t>Appendix B</w:t>
      </w:r>
      <w:r w:rsidR="008E6345" w:rsidRPr="002A0747">
        <w:rPr>
          <w:color w:val="5F5F5F"/>
        </w:rPr>
        <w:t xml:space="preserve">: </w:t>
      </w:r>
      <w:r w:rsidR="00153020">
        <w:rPr>
          <w:color w:val="5F5F5F"/>
        </w:rPr>
        <w:t>Financial Forecast &amp; Plan</w:t>
      </w:r>
      <w:bookmarkEnd w:id="61"/>
    </w:p>
    <w:tbl>
      <w:tblPr>
        <w:tblW w:w="12972" w:type="dxa"/>
        <w:tblLook w:val="04A0" w:firstRow="1" w:lastRow="0" w:firstColumn="1" w:lastColumn="0" w:noHBand="0" w:noVBand="1"/>
      </w:tblPr>
      <w:tblGrid>
        <w:gridCol w:w="3496"/>
        <w:gridCol w:w="1188"/>
        <w:gridCol w:w="667"/>
        <w:gridCol w:w="1148"/>
        <w:gridCol w:w="788"/>
        <w:gridCol w:w="93"/>
        <w:gridCol w:w="1215"/>
        <w:gridCol w:w="667"/>
        <w:gridCol w:w="1218"/>
        <w:gridCol w:w="667"/>
        <w:gridCol w:w="1218"/>
        <w:gridCol w:w="607"/>
      </w:tblGrid>
      <w:tr w:rsidR="00153020" w:rsidRPr="00A342C3" w14:paraId="2003AEEC" w14:textId="77777777" w:rsidTr="00F93ED6">
        <w:trPr>
          <w:trHeight w:val="1206"/>
        </w:trPr>
        <w:tc>
          <w:tcPr>
            <w:tcW w:w="3496" w:type="dxa"/>
            <w:tcBorders>
              <w:top w:val="nil"/>
              <w:left w:val="nil"/>
              <w:bottom w:val="nil"/>
              <w:right w:val="nil"/>
            </w:tcBorders>
            <w:shd w:val="clear" w:color="auto" w:fill="auto"/>
            <w:noWrap/>
            <w:vAlign w:val="bottom"/>
            <w:hideMark/>
          </w:tcPr>
          <w:p w14:paraId="0F3B683F" w14:textId="77777777" w:rsidR="00153020" w:rsidRPr="00A342C3" w:rsidRDefault="00153020" w:rsidP="00F93ED6">
            <w:pPr>
              <w:spacing w:after="0"/>
              <w:rPr>
                <w:rFonts w:eastAsia="Times New Roman" w:cs="Arial"/>
              </w:rPr>
            </w:pPr>
          </w:p>
          <w:tbl>
            <w:tblPr>
              <w:tblW w:w="0" w:type="auto"/>
              <w:tblCellSpacing w:w="0" w:type="dxa"/>
              <w:tblCellMar>
                <w:left w:w="0" w:type="dxa"/>
                <w:right w:w="0" w:type="dxa"/>
              </w:tblCellMar>
              <w:tblLook w:val="04A0" w:firstRow="1" w:lastRow="0" w:firstColumn="1" w:lastColumn="0" w:noHBand="0" w:noVBand="1"/>
            </w:tblPr>
            <w:tblGrid>
              <w:gridCol w:w="3280"/>
            </w:tblGrid>
            <w:tr w:rsidR="00153020" w:rsidRPr="00A342C3" w14:paraId="23552FB2" w14:textId="77777777" w:rsidTr="00F93ED6">
              <w:trPr>
                <w:trHeight w:val="1215"/>
                <w:tblCellSpacing w:w="0" w:type="dxa"/>
              </w:trPr>
              <w:tc>
                <w:tcPr>
                  <w:tcW w:w="3280" w:type="dxa"/>
                  <w:tcBorders>
                    <w:top w:val="nil"/>
                    <w:left w:val="nil"/>
                    <w:bottom w:val="nil"/>
                    <w:right w:val="nil"/>
                  </w:tcBorders>
                  <w:shd w:val="clear" w:color="auto" w:fill="auto"/>
                  <w:noWrap/>
                  <w:vAlign w:val="bottom"/>
                  <w:hideMark/>
                </w:tcPr>
                <w:p w14:paraId="751AE1CB" w14:textId="77777777" w:rsidR="00153020" w:rsidRPr="00A342C3" w:rsidRDefault="00153020" w:rsidP="00F93ED6">
                  <w:pPr>
                    <w:spacing w:after="0"/>
                    <w:rPr>
                      <w:rFonts w:eastAsia="Times New Roman" w:cs="Arial"/>
                    </w:rPr>
                  </w:pPr>
                </w:p>
              </w:tc>
            </w:tr>
          </w:tbl>
          <w:p w14:paraId="16137863" w14:textId="77777777" w:rsidR="00153020" w:rsidRPr="00A342C3" w:rsidRDefault="00153020" w:rsidP="00F93ED6">
            <w:pPr>
              <w:spacing w:after="0"/>
              <w:rPr>
                <w:rFonts w:eastAsia="Times New Roman" w:cs="Arial"/>
              </w:rPr>
            </w:pPr>
          </w:p>
        </w:tc>
        <w:tc>
          <w:tcPr>
            <w:tcW w:w="7651" w:type="dxa"/>
            <w:gridSpan w:val="9"/>
            <w:tcBorders>
              <w:top w:val="nil"/>
              <w:left w:val="nil"/>
              <w:bottom w:val="nil"/>
              <w:right w:val="nil"/>
            </w:tcBorders>
            <w:shd w:val="clear" w:color="auto" w:fill="auto"/>
            <w:vAlign w:val="center"/>
            <w:hideMark/>
          </w:tcPr>
          <w:p w14:paraId="03FE34B3" w14:textId="0605A2E4" w:rsidR="00153020" w:rsidRPr="00A342C3" w:rsidRDefault="00153020" w:rsidP="00F93ED6">
            <w:pPr>
              <w:spacing w:after="0"/>
              <w:jc w:val="center"/>
              <w:rPr>
                <w:rFonts w:eastAsia="Times New Roman" w:cs="Arial"/>
                <w:b/>
                <w:bCs/>
                <w:sz w:val="56"/>
                <w:szCs w:val="56"/>
              </w:rPr>
            </w:pPr>
            <w:r w:rsidRPr="00A342C3">
              <w:rPr>
                <w:rFonts w:eastAsia="Times New Roman" w:cs="Arial"/>
                <w:b/>
                <w:bCs/>
                <w:sz w:val="56"/>
                <w:szCs w:val="56"/>
              </w:rPr>
              <w:t>Initiative X</w:t>
            </w:r>
          </w:p>
          <w:p w14:paraId="4A387C7C" w14:textId="319DE5DF" w:rsidR="00153020" w:rsidRPr="00A342C3" w:rsidRDefault="000D1A35" w:rsidP="00F93ED6">
            <w:pPr>
              <w:spacing w:after="0"/>
              <w:jc w:val="center"/>
              <w:rPr>
                <w:rFonts w:eastAsia="Times New Roman" w:cs="Arial"/>
                <w:b/>
                <w:bCs/>
                <w:sz w:val="56"/>
                <w:szCs w:val="56"/>
              </w:rPr>
            </w:pPr>
            <w:r>
              <w:rPr>
                <w:rFonts w:eastAsia="Times New Roman" w:cs="Arial"/>
                <w:b/>
                <w:bCs/>
                <w:sz w:val="56"/>
                <w:szCs w:val="56"/>
              </w:rPr>
              <w:t>5</w:t>
            </w:r>
            <w:r w:rsidR="00153020" w:rsidRPr="00A342C3">
              <w:rPr>
                <w:rFonts w:eastAsia="Times New Roman" w:cs="Arial"/>
                <w:b/>
                <w:bCs/>
                <w:sz w:val="56"/>
                <w:szCs w:val="56"/>
              </w:rPr>
              <w:t>Y - Overview Financials</w:t>
            </w:r>
          </w:p>
        </w:tc>
        <w:tc>
          <w:tcPr>
            <w:tcW w:w="1825" w:type="dxa"/>
            <w:gridSpan w:val="2"/>
            <w:tcBorders>
              <w:top w:val="nil"/>
              <w:left w:val="nil"/>
              <w:bottom w:val="nil"/>
              <w:right w:val="nil"/>
            </w:tcBorders>
            <w:shd w:val="clear" w:color="auto" w:fill="auto"/>
            <w:noWrap/>
            <w:vAlign w:val="bottom"/>
            <w:hideMark/>
          </w:tcPr>
          <w:p w14:paraId="740C897E" w14:textId="77777777" w:rsidR="00153020" w:rsidRPr="00A342C3" w:rsidRDefault="00153020" w:rsidP="00F93ED6">
            <w:pPr>
              <w:spacing w:after="0"/>
              <w:jc w:val="center"/>
              <w:rPr>
                <w:rFonts w:eastAsia="Times New Roman" w:cs="Arial"/>
                <w:b/>
                <w:bCs/>
                <w:sz w:val="56"/>
                <w:szCs w:val="56"/>
              </w:rPr>
            </w:pPr>
          </w:p>
        </w:tc>
      </w:tr>
      <w:tr w:rsidR="00153020" w:rsidRPr="00A342C3" w14:paraId="22B36E5A" w14:textId="77777777" w:rsidTr="000D1A35">
        <w:trPr>
          <w:trHeight w:val="485"/>
        </w:trPr>
        <w:tc>
          <w:tcPr>
            <w:tcW w:w="3496" w:type="dxa"/>
            <w:tcBorders>
              <w:top w:val="nil"/>
              <w:left w:val="nil"/>
              <w:bottom w:val="nil"/>
              <w:right w:val="nil"/>
            </w:tcBorders>
            <w:shd w:val="clear" w:color="auto" w:fill="auto"/>
            <w:vAlign w:val="bottom"/>
            <w:hideMark/>
          </w:tcPr>
          <w:p w14:paraId="485A48DC" w14:textId="77777777" w:rsidR="00153020" w:rsidRPr="00A342C3" w:rsidRDefault="00153020" w:rsidP="00F93ED6">
            <w:pPr>
              <w:spacing w:after="0"/>
              <w:rPr>
                <w:rFonts w:eastAsia="Times New Roman" w:cs="Times New Roman"/>
              </w:rPr>
            </w:pPr>
          </w:p>
        </w:tc>
        <w:tc>
          <w:tcPr>
            <w:tcW w:w="118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AA9F172" w14:textId="3377DEB9"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19</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74A06DDD" w14:textId="3309897C"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148" w:type="dxa"/>
            <w:tcBorders>
              <w:top w:val="single" w:sz="4" w:space="0" w:color="C0C0C0"/>
              <w:left w:val="nil"/>
              <w:bottom w:val="single" w:sz="4" w:space="0" w:color="C0C0C0"/>
              <w:right w:val="single" w:sz="4" w:space="0" w:color="C0C0C0"/>
            </w:tcBorders>
            <w:shd w:val="clear" w:color="auto" w:fill="auto"/>
            <w:vAlign w:val="center"/>
            <w:hideMark/>
          </w:tcPr>
          <w:p w14:paraId="49A3B41E" w14:textId="5A7B0279"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0</w:t>
            </w:r>
          </w:p>
        </w:tc>
        <w:tc>
          <w:tcPr>
            <w:tcW w:w="881" w:type="dxa"/>
            <w:gridSpan w:val="2"/>
            <w:tcBorders>
              <w:top w:val="single" w:sz="4" w:space="0" w:color="C0C0C0"/>
              <w:left w:val="nil"/>
              <w:bottom w:val="single" w:sz="4" w:space="0" w:color="C0C0C0"/>
              <w:right w:val="single" w:sz="4" w:space="0" w:color="C0C0C0"/>
            </w:tcBorders>
            <w:shd w:val="clear" w:color="auto" w:fill="auto"/>
            <w:vAlign w:val="center"/>
            <w:hideMark/>
          </w:tcPr>
          <w:p w14:paraId="2841AE0E" w14:textId="0FEC37EF"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5" w:type="dxa"/>
            <w:tcBorders>
              <w:top w:val="single" w:sz="4" w:space="0" w:color="C0C0C0"/>
              <w:left w:val="nil"/>
              <w:bottom w:val="single" w:sz="4" w:space="0" w:color="C0C0C0"/>
              <w:right w:val="single" w:sz="4" w:space="0" w:color="C0C0C0"/>
            </w:tcBorders>
            <w:shd w:val="clear" w:color="auto" w:fill="auto"/>
            <w:vAlign w:val="center"/>
            <w:hideMark/>
          </w:tcPr>
          <w:p w14:paraId="7ABF09AD" w14:textId="7D182B12"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1</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DE333B4" w14:textId="742A9626"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60432B9F" w14:textId="67B72691"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2</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BED6B8D" w14:textId="20CF3734"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2E43AC35" w14:textId="57461AFD" w:rsidR="00153020" w:rsidRPr="00A342C3" w:rsidRDefault="000D1A35" w:rsidP="000D1A35">
            <w:pPr>
              <w:spacing w:after="0"/>
              <w:jc w:val="center"/>
              <w:rPr>
                <w:rFonts w:eastAsia="Times New Roman" w:cs="Arial"/>
                <w:b/>
                <w:bCs/>
                <w:sz w:val="18"/>
                <w:szCs w:val="18"/>
              </w:rPr>
            </w:pPr>
            <w:r>
              <w:rPr>
                <w:rFonts w:eastAsia="Times New Roman" w:cs="Arial"/>
                <w:b/>
                <w:bCs/>
                <w:sz w:val="18"/>
                <w:szCs w:val="18"/>
              </w:rPr>
              <w:t>Year of 2023</w:t>
            </w:r>
          </w:p>
        </w:tc>
        <w:tc>
          <w:tcPr>
            <w:tcW w:w="607" w:type="dxa"/>
            <w:tcBorders>
              <w:top w:val="single" w:sz="4" w:space="0" w:color="C0C0C0"/>
              <w:left w:val="nil"/>
              <w:bottom w:val="single" w:sz="4" w:space="0" w:color="C0C0C0"/>
              <w:right w:val="single" w:sz="4" w:space="0" w:color="C0C0C0"/>
            </w:tcBorders>
            <w:shd w:val="clear" w:color="auto" w:fill="auto"/>
            <w:vAlign w:val="center"/>
            <w:hideMark/>
          </w:tcPr>
          <w:p w14:paraId="753238A1" w14:textId="4885820F"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r>
      <w:tr w:rsidR="00153020" w:rsidRPr="00A342C3" w14:paraId="7077E319" w14:textId="77777777" w:rsidTr="000D1A35">
        <w:trPr>
          <w:trHeight w:val="350"/>
        </w:trPr>
        <w:tc>
          <w:tcPr>
            <w:tcW w:w="3496" w:type="dxa"/>
            <w:tcBorders>
              <w:top w:val="single" w:sz="4" w:space="0" w:color="C0C0C0"/>
              <w:left w:val="single" w:sz="4" w:space="0" w:color="C0C0C0"/>
              <w:bottom w:val="single" w:sz="4" w:space="0" w:color="C0C0C0"/>
              <w:right w:val="nil"/>
            </w:tcBorders>
            <w:shd w:val="clear" w:color="auto" w:fill="00B050"/>
            <w:noWrap/>
            <w:vAlign w:val="center"/>
            <w:hideMark/>
          </w:tcPr>
          <w:p w14:paraId="589D41E5" w14:textId="58AAFB88" w:rsidR="00153020" w:rsidRPr="00A342C3" w:rsidRDefault="00153020" w:rsidP="00153020">
            <w:pPr>
              <w:spacing w:after="0"/>
              <w:jc w:val="center"/>
              <w:rPr>
                <w:rFonts w:eastAsia="Times New Roman" w:cs="Arial"/>
                <w:b/>
                <w:bCs/>
                <w:szCs w:val="24"/>
              </w:rPr>
            </w:pPr>
            <w:r w:rsidRPr="00A342C3">
              <w:rPr>
                <w:rFonts w:eastAsia="Times New Roman" w:cs="Arial"/>
                <w:b/>
                <w:bCs/>
                <w:szCs w:val="24"/>
              </w:rPr>
              <w:t>Revenue</w:t>
            </w:r>
          </w:p>
        </w:tc>
        <w:tc>
          <w:tcPr>
            <w:tcW w:w="1188" w:type="dxa"/>
            <w:tcBorders>
              <w:top w:val="nil"/>
              <w:left w:val="nil"/>
              <w:bottom w:val="single" w:sz="4" w:space="0" w:color="C0C0C0"/>
              <w:right w:val="nil"/>
            </w:tcBorders>
            <w:shd w:val="clear" w:color="auto" w:fill="00B050"/>
            <w:vAlign w:val="center"/>
            <w:hideMark/>
          </w:tcPr>
          <w:p w14:paraId="23F5C7CF"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26FF0CF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00B050"/>
            <w:vAlign w:val="center"/>
            <w:hideMark/>
          </w:tcPr>
          <w:p w14:paraId="21A1457C"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00B050"/>
            <w:vAlign w:val="center"/>
            <w:hideMark/>
          </w:tcPr>
          <w:p w14:paraId="42F37326"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00B050"/>
            <w:vAlign w:val="center"/>
            <w:hideMark/>
          </w:tcPr>
          <w:p w14:paraId="10954F2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4B093BB1"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3C43D09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10A5074C"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2615A01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single" w:sz="4" w:space="0" w:color="C0C0C0"/>
            </w:tcBorders>
            <w:shd w:val="clear" w:color="auto" w:fill="00B050"/>
            <w:vAlign w:val="center"/>
            <w:hideMark/>
          </w:tcPr>
          <w:p w14:paraId="26AA5B2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r>
      <w:tr w:rsidR="00153020" w:rsidRPr="00A342C3" w14:paraId="4EAC41E6"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250208E" w14:textId="2300CD0D"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16FDC5C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098FCC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825E21E"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060567D"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1AE2DF1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C953B7E"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41804D9"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7EDBE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5C6723F"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919D279" w14:textId="77777777" w:rsidR="00153020" w:rsidRPr="00A342C3" w:rsidRDefault="00153020" w:rsidP="00F93ED6">
            <w:pPr>
              <w:spacing w:after="0"/>
              <w:jc w:val="right"/>
              <w:rPr>
                <w:rFonts w:eastAsia="Times New Roman" w:cs="Arial"/>
                <w:sz w:val="18"/>
                <w:szCs w:val="18"/>
              </w:rPr>
            </w:pPr>
          </w:p>
        </w:tc>
      </w:tr>
      <w:tr w:rsidR="00153020" w:rsidRPr="00A342C3" w14:paraId="2A20CD79"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168FB82" w14:textId="70C71F6C"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38573B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1B5AE0A"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11E29F0F"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3DFCCBB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620912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A6CBB2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8541C3C"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DCC0090" w14:textId="77777777" w:rsidR="00153020" w:rsidRPr="00A342C3" w:rsidRDefault="00153020" w:rsidP="00F93ED6">
            <w:pPr>
              <w:spacing w:after="0"/>
              <w:jc w:val="right"/>
              <w:rPr>
                <w:rFonts w:eastAsia="Times New Roman" w:cs="Arial"/>
                <w:sz w:val="16"/>
                <w:szCs w:val="16"/>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63E7B30"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608C956" w14:textId="77777777" w:rsidR="00153020" w:rsidRPr="00A342C3" w:rsidRDefault="00153020" w:rsidP="00F93ED6">
            <w:pPr>
              <w:spacing w:after="0"/>
              <w:jc w:val="right"/>
              <w:rPr>
                <w:rFonts w:eastAsia="Times New Roman" w:cs="Arial"/>
                <w:sz w:val="16"/>
                <w:szCs w:val="16"/>
              </w:rPr>
            </w:pPr>
          </w:p>
        </w:tc>
      </w:tr>
      <w:tr w:rsidR="00153020" w:rsidRPr="00A342C3" w14:paraId="2084B1CD"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7775DA5"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9504FBE"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9100CD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67C914ED"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2834C83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BF223C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353407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BDBFCE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181F932" w14:textId="77777777" w:rsidR="00153020" w:rsidRPr="00A342C3" w:rsidRDefault="00153020" w:rsidP="00F93ED6">
            <w:pPr>
              <w:spacing w:after="0"/>
              <w:jc w:val="right"/>
              <w:rPr>
                <w:rFonts w:eastAsia="Times New Roman" w:cs="Arial"/>
                <w:sz w:val="16"/>
                <w:szCs w:val="16"/>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241AD62"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CA5679C" w14:textId="77777777" w:rsidR="00153020" w:rsidRPr="00A342C3" w:rsidRDefault="00153020" w:rsidP="00F93ED6">
            <w:pPr>
              <w:spacing w:after="0"/>
              <w:jc w:val="right"/>
              <w:rPr>
                <w:rFonts w:eastAsia="Times New Roman" w:cs="Arial"/>
                <w:sz w:val="16"/>
                <w:szCs w:val="16"/>
              </w:rPr>
            </w:pPr>
          </w:p>
        </w:tc>
      </w:tr>
      <w:tr w:rsidR="000D1A35" w:rsidRPr="00A342C3" w14:paraId="1D1C532F"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1DA5CF21" w14:textId="3F618013"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Revenue</w:t>
            </w:r>
          </w:p>
        </w:tc>
        <w:tc>
          <w:tcPr>
            <w:tcW w:w="1188" w:type="dxa"/>
            <w:tcBorders>
              <w:top w:val="single" w:sz="4" w:space="0" w:color="C0C0C0"/>
              <w:left w:val="nil"/>
              <w:bottom w:val="single" w:sz="4" w:space="0" w:color="C0C0C0"/>
              <w:right w:val="single" w:sz="4" w:space="0" w:color="C0C0C0"/>
            </w:tcBorders>
            <w:shd w:val="clear" w:color="auto" w:fill="403152" w:themeFill="accent4" w:themeFillShade="80"/>
            <w:vAlign w:val="center"/>
          </w:tcPr>
          <w:p w14:paraId="7D07EDA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4359A4E"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076D6C72"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BE5F72E"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1048682B"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4D105E6"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21DC1EF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49C1451"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42C41834"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E1663E" w14:textId="77777777" w:rsidR="00153020" w:rsidRPr="00A342C3" w:rsidRDefault="00153020" w:rsidP="00F93ED6">
            <w:pPr>
              <w:spacing w:after="0"/>
              <w:jc w:val="right"/>
              <w:rPr>
                <w:rFonts w:eastAsia="Times New Roman" w:cs="Arial"/>
                <w:sz w:val="16"/>
                <w:szCs w:val="16"/>
              </w:rPr>
            </w:pPr>
          </w:p>
        </w:tc>
      </w:tr>
      <w:tr w:rsidR="00153020" w:rsidRPr="00A342C3" w14:paraId="3549529C" w14:textId="77777777" w:rsidTr="000D1A35">
        <w:trPr>
          <w:trHeight w:val="332"/>
        </w:trPr>
        <w:tc>
          <w:tcPr>
            <w:tcW w:w="3496" w:type="dxa"/>
            <w:tcBorders>
              <w:top w:val="nil"/>
              <w:left w:val="single" w:sz="4" w:space="0" w:color="C0C0C0"/>
              <w:bottom w:val="single" w:sz="4" w:space="0" w:color="C0C0C0"/>
              <w:right w:val="nil"/>
            </w:tcBorders>
            <w:shd w:val="clear" w:color="auto" w:fill="FF0000"/>
            <w:noWrap/>
            <w:vAlign w:val="center"/>
            <w:hideMark/>
          </w:tcPr>
          <w:p w14:paraId="62AFF2E3" w14:textId="77777777" w:rsidR="00153020" w:rsidRPr="00A342C3" w:rsidRDefault="00153020" w:rsidP="00153020">
            <w:pPr>
              <w:spacing w:after="0"/>
              <w:jc w:val="center"/>
              <w:rPr>
                <w:rFonts w:eastAsia="Times New Roman" w:cs="Arial"/>
                <w:b/>
                <w:bCs/>
                <w:szCs w:val="24"/>
              </w:rPr>
            </w:pPr>
            <w:r w:rsidRPr="00A342C3">
              <w:rPr>
                <w:rFonts w:eastAsia="Times New Roman" w:cs="Arial"/>
                <w:b/>
                <w:bCs/>
                <w:szCs w:val="24"/>
              </w:rPr>
              <w:t>Expenses</w:t>
            </w:r>
          </w:p>
        </w:tc>
        <w:tc>
          <w:tcPr>
            <w:tcW w:w="1188" w:type="dxa"/>
            <w:tcBorders>
              <w:top w:val="nil"/>
              <w:left w:val="nil"/>
              <w:bottom w:val="single" w:sz="4" w:space="0" w:color="C0C0C0"/>
              <w:right w:val="nil"/>
            </w:tcBorders>
            <w:shd w:val="clear" w:color="auto" w:fill="FF0000"/>
            <w:vAlign w:val="center"/>
            <w:hideMark/>
          </w:tcPr>
          <w:p w14:paraId="1305CCE1"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091821E"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FF0000"/>
            <w:vAlign w:val="center"/>
            <w:hideMark/>
          </w:tcPr>
          <w:p w14:paraId="4939A372"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FF0000"/>
            <w:vAlign w:val="center"/>
            <w:hideMark/>
          </w:tcPr>
          <w:p w14:paraId="4340317E"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FF0000"/>
            <w:vAlign w:val="center"/>
            <w:hideMark/>
          </w:tcPr>
          <w:p w14:paraId="10B789E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C319E82"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469AC149"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39F5E244"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28F60EE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single" w:sz="4" w:space="0" w:color="C0C0C0"/>
            </w:tcBorders>
            <w:shd w:val="clear" w:color="auto" w:fill="FF0000"/>
            <w:vAlign w:val="center"/>
            <w:hideMark/>
          </w:tcPr>
          <w:p w14:paraId="02A5FF8C" w14:textId="77777777" w:rsidR="00153020" w:rsidRPr="00A342C3" w:rsidRDefault="00153020" w:rsidP="00F93ED6">
            <w:pPr>
              <w:spacing w:after="0"/>
              <w:jc w:val="right"/>
              <w:rPr>
                <w:rFonts w:eastAsia="Times New Roman" w:cs="Arial"/>
                <w:sz w:val="16"/>
                <w:szCs w:val="16"/>
              </w:rPr>
            </w:pPr>
            <w:r w:rsidRPr="00A342C3">
              <w:rPr>
                <w:rFonts w:eastAsia="Times New Roman" w:cs="Arial"/>
                <w:sz w:val="16"/>
                <w:szCs w:val="16"/>
              </w:rPr>
              <w:t> </w:t>
            </w:r>
          </w:p>
        </w:tc>
      </w:tr>
      <w:tr w:rsidR="00153020" w:rsidRPr="00A342C3" w14:paraId="7D49068A" w14:textId="77777777" w:rsidTr="000D1A35">
        <w:trPr>
          <w:trHeight w:val="330"/>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tcPr>
          <w:p w14:paraId="58F2FFB7" w14:textId="77777777" w:rsidR="00153020" w:rsidRPr="00A342C3" w:rsidRDefault="00153020" w:rsidP="00153020">
            <w:pPr>
              <w:spacing w:after="0"/>
              <w:jc w:val="center"/>
              <w:rPr>
                <w:rFonts w:eastAsia="Times New Roman" w:cs="Arial"/>
                <w:color w:val="FFFFFF"/>
              </w:rPr>
            </w:pPr>
            <w:r w:rsidRPr="00A342C3">
              <w:rPr>
                <w:rFonts w:eastAsia="Times New Roman" w:cs="Arial"/>
                <w:color w:val="FFFFFF"/>
              </w:rPr>
              <w:t>Cost of Sale</w:t>
            </w:r>
          </w:p>
        </w:tc>
      </w:tr>
      <w:tr w:rsidR="00153020" w:rsidRPr="00A342C3" w14:paraId="0BE3688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58CCE05"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35C8999E"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BBA095A"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5B05C26C"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700857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A0D3D7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8FABA4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5C9A97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476E205"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2FC99E9A"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4D64A0B" w14:textId="77777777" w:rsidR="00153020" w:rsidRPr="00A342C3" w:rsidRDefault="00153020" w:rsidP="00F93ED6">
            <w:pPr>
              <w:spacing w:after="0"/>
              <w:jc w:val="right"/>
              <w:rPr>
                <w:rFonts w:eastAsia="Times New Roman" w:cs="Arial"/>
                <w:sz w:val="16"/>
                <w:szCs w:val="16"/>
              </w:rPr>
            </w:pPr>
          </w:p>
        </w:tc>
      </w:tr>
      <w:tr w:rsidR="00153020" w:rsidRPr="00A342C3" w14:paraId="3F40F7C1"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2E2CF4E8"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0DBC2C2B"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6F736D4"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54FF2840"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BB7F2C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AEA43E4"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83B5C1E"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2849C005"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058407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4AE7F28"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7550FE84" w14:textId="77777777" w:rsidR="00153020" w:rsidRPr="00A342C3" w:rsidRDefault="00153020" w:rsidP="00F93ED6">
            <w:pPr>
              <w:spacing w:after="0"/>
              <w:jc w:val="right"/>
              <w:rPr>
                <w:rFonts w:eastAsia="Times New Roman" w:cs="Arial"/>
                <w:sz w:val="16"/>
                <w:szCs w:val="16"/>
              </w:rPr>
            </w:pPr>
          </w:p>
        </w:tc>
      </w:tr>
      <w:tr w:rsidR="00153020" w:rsidRPr="00A342C3" w14:paraId="638AF154"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A6D6CDF"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12F684F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65815C2"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C476A06"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ABB4B02"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E397BF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E55B6AD"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94E060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14A2C0F"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5891C68"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38139D6B" w14:textId="77777777" w:rsidR="00153020" w:rsidRPr="00A342C3" w:rsidRDefault="00153020" w:rsidP="00F93ED6">
            <w:pPr>
              <w:spacing w:after="0"/>
              <w:jc w:val="right"/>
              <w:rPr>
                <w:rFonts w:eastAsia="Times New Roman" w:cs="Arial"/>
                <w:sz w:val="16"/>
                <w:szCs w:val="16"/>
              </w:rPr>
            </w:pPr>
          </w:p>
        </w:tc>
      </w:tr>
      <w:tr w:rsidR="00153020" w:rsidRPr="00A342C3" w14:paraId="2456B72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64590D16" w14:textId="77777777"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Cost of Sale</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47580292"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667855D"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1C7410F6"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2BBB6E7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508A389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61AA5691"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5EC7E4B9"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59E643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1876CDF3"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20C79974" w14:textId="77777777" w:rsidR="00153020" w:rsidRPr="00A342C3" w:rsidRDefault="00153020" w:rsidP="00F93ED6">
            <w:pPr>
              <w:spacing w:after="0"/>
              <w:jc w:val="right"/>
              <w:rPr>
                <w:rFonts w:eastAsia="Times New Roman" w:cs="Arial"/>
                <w:sz w:val="16"/>
                <w:szCs w:val="16"/>
              </w:rPr>
            </w:pPr>
          </w:p>
        </w:tc>
      </w:tr>
      <w:tr w:rsidR="00153020" w:rsidRPr="00A342C3" w14:paraId="2BA83CAC" w14:textId="77777777" w:rsidTr="000D1A35">
        <w:trPr>
          <w:trHeight w:val="319"/>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hideMark/>
          </w:tcPr>
          <w:p w14:paraId="2DBC4B79" w14:textId="77777777" w:rsidR="00153020" w:rsidRPr="00A342C3" w:rsidRDefault="00153020" w:rsidP="00153020">
            <w:pPr>
              <w:spacing w:after="0"/>
              <w:jc w:val="center"/>
              <w:rPr>
                <w:rFonts w:eastAsia="Times New Roman" w:cs="Arial"/>
                <w:color w:val="FFFFFF"/>
              </w:rPr>
            </w:pPr>
            <w:r w:rsidRPr="00A342C3">
              <w:rPr>
                <w:rFonts w:eastAsia="Times New Roman" w:cs="Arial"/>
                <w:color w:val="FFFFFF"/>
              </w:rPr>
              <w:t>Overheads</w:t>
            </w:r>
          </w:p>
        </w:tc>
      </w:tr>
      <w:tr w:rsidR="00153020" w:rsidRPr="00A342C3" w14:paraId="7B5F1B08"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02C528C"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6F67AA4F"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6FD96CD"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798F2B48"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47C7042"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4EB344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E411FEC"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37266F1"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6E40CF5"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5D1F1F0"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23B6359" w14:textId="77777777" w:rsidR="00153020" w:rsidRPr="00A342C3" w:rsidRDefault="00153020" w:rsidP="00F93ED6">
            <w:pPr>
              <w:spacing w:after="0"/>
              <w:jc w:val="right"/>
              <w:rPr>
                <w:rFonts w:eastAsia="Times New Roman" w:cs="Arial"/>
                <w:sz w:val="16"/>
                <w:szCs w:val="16"/>
              </w:rPr>
            </w:pPr>
          </w:p>
        </w:tc>
      </w:tr>
      <w:tr w:rsidR="00153020" w:rsidRPr="00A342C3" w14:paraId="2EA4B9F7"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0A9CE99C"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0BAC822"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89C9E9C"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0B7DB3D9"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706931E5"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EAC028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7E98A8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574FBB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3E99A3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3CCDCD5"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540B676" w14:textId="77777777" w:rsidR="00153020" w:rsidRPr="00A342C3" w:rsidRDefault="00153020" w:rsidP="00F93ED6">
            <w:pPr>
              <w:spacing w:after="0"/>
              <w:jc w:val="right"/>
              <w:rPr>
                <w:rFonts w:eastAsia="Times New Roman" w:cs="Arial"/>
                <w:sz w:val="16"/>
                <w:szCs w:val="16"/>
              </w:rPr>
            </w:pPr>
          </w:p>
        </w:tc>
      </w:tr>
      <w:tr w:rsidR="00153020" w:rsidRPr="00A342C3" w14:paraId="5267FC33"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007EFE31"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22EA5FE4"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46D6940"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46B7CCD"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A9F9DAC"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870C5E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963D58C"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6045E6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A5BF79"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1AF780C"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39D3E33" w14:textId="77777777" w:rsidR="00153020" w:rsidRPr="00A342C3" w:rsidRDefault="00153020" w:rsidP="00F93ED6">
            <w:pPr>
              <w:spacing w:after="0"/>
              <w:jc w:val="right"/>
              <w:rPr>
                <w:rFonts w:eastAsia="Times New Roman" w:cs="Arial"/>
                <w:sz w:val="16"/>
                <w:szCs w:val="16"/>
              </w:rPr>
            </w:pPr>
          </w:p>
        </w:tc>
      </w:tr>
      <w:tr w:rsidR="00153020" w:rsidRPr="00A342C3" w14:paraId="6298CD0A"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7A4309EA" w14:textId="77777777"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Overheads</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78E04A9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F9A9B5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7945FE4B"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D396B1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6ECE6EA1"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0076FA72"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F72A6E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C78D9D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348B7EF"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C52E94" w14:textId="77777777" w:rsidR="00153020" w:rsidRPr="00A342C3" w:rsidRDefault="00153020" w:rsidP="00F93ED6">
            <w:pPr>
              <w:spacing w:after="0"/>
              <w:jc w:val="right"/>
              <w:rPr>
                <w:rFonts w:eastAsia="Times New Roman" w:cs="Arial"/>
                <w:sz w:val="16"/>
                <w:szCs w:val="16"/>
              </w:rPr>
            </w:pPr>
          </w:p>
        </w:tc>
      </w:tr>
      <w:tr w:rsidR="00153020" w:rsidRPr="00A342C3" w14:paraId="5FBB959F" w14:textId="77777777" w:rsidTr="00F93ED6">
        <w:trPr>
          <w:trHeight w:val="165"/>
        </w:trPr>
        <w:tc>
          <w:tcPr>
            <w:tcW w:w="3496" w:type="dxa"/>
            <w:tcBorders>
              <w:top w:val="nil"/>
              <w:left w:val="nil"/>
              <w:bottom w:val="single" w:sz="4" w:space="0" w:color="C0C0C0"/>
              <w:right w:val="nil"/>
            </w:tcBorders>
            <w:shd w:val="clear" w:color="auto" w:fill="auto"/>
            <w:vAlign w:val="bottom"/>
            <w:hideMark/>
          </w:tcPr>
          <w:p w14:paraId="1AFEDA6B" w14:textId="32807BEE"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nil"/>
            </w:tcBorders>
            <w:shd w:val="clear" w:color="auto" w:fill="auto"/>
            <w:vAlign w:val="bottom"/>
            <w:hideMark/>
          </w:tcPr>
          <w:p w14:paraId="3E0DEFEC"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37B9FB4A"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auto"/>
            <w:vAlign w:val="bottom"/>
            <w:hideMark/>
          </w:tcPr>
          <w:p w14:paraId="74EA157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auto"/>
            <w:vAlign w:val="bottom"/>
            <w:hideMark/>
          </w:tcPr>
          <w:p w14:paraId="5345FF9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auto"/>
            <w:vAlign w:val="bottom"/>
            <w:hideMark/>
          </w:tcPr>
          <w:p w14:paraId="3F6B5F2F"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152F564F"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auto"/>
            <w:vAlign w:val="bottom"/>
            <w:hideMark/>
          </w:tcPr>
          <w:p w14:paraId="540ECC12"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56B7B14B"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auto"/>
            <w:vAlign w:val="bottom"/>
            <w:hideMark/>
          </w:tcPr>
          <w:p w14:paraId="60197385"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nil"/>
            </w:tcBorders>
            <w:shd w:val="clear" w:color="auto" w:fill="auto"/>
            <w:vAlign w:val="bottom"/>
            <w:hideMark/>
          </w:tcPr>
          <w:p w14:paraId="4B719706" w14:textId="77777777" w:rsidR="00153020" w:rsidRPr="00A342C3" w:rsidRDefault="00153020" w:rsidP="00F93ED6">
            <w:pPr>
              <w:spacing w:after="0"/>
              <w:jc w:val="right"/>
              <w:rPr>
                <w:rFonts w:eastAsia="Times New Roman" w:cs="Arial"/>
                <w:sz w:val="16"/>
                <w:szCs w:val="16"/>
              </w:rPr>
            </w:pPr>
            <w:r w:rsidRPr="00A342C3">
              <w:rPr>
                <w:rFonts w:eastAsia="Times New Roman" w:cs="Arial"/>
                <w:sz w:val="16"/>
                <w:szCs w:val="16"/>
              </w:rPr>
              <w:t> </w:t>
            </w:r>
          </w:p>
        </w:tc>
      </w:tr>
      <w:tr w:rsidR="00153020" w:rsidRPr="00A342C3" w14:paraId="59288BC7" w14:textId="77777777" w:rsidTr="00F93ED6">
        <w:trPr>
          <w:trHeight w:val="319"/>
        </w:trPr>
        <w:tc>
          <w:tcPr>
            <w:tcW w:w="3496" w:type="dxa"/>
            <w:tcBorders>
              <w:top w:val="single" w:sz="4" w:space="0" w:color="7F7F7F"/>
              <w:left w:val="single" w:sz="4" w:space="0" w:color="7F7F7F"/>
              <w:bottom w:val="single" w:sz="4" w:space="0" w:color="7F7F7F"/>
              <w:right w:val="single" w:sz="4" w:space="0" w:color="7F7F7F"/>
            </w:tcBorders>
            <w:shd w:val="clear" w:color="000000" w:fill="FFCC99"/>
            <w:vAlign w:val="center"/>
            <w:hideMark/>
          </w:tcPr>
          <w:p w14:paraId="3A67E9CD" w14:textId="77777777" w:rsidR="00153020" w:rsidRPr="00A342C3" w:rsidRDefault="00153020" w:rsidP="00153020">
            <w:pPr>
              <w:spacing w:after="0"/>
              <w:jc w:val="center"/>
              <w:rPr>
                <w:rFonts w:eastAsia="Times New Roman" w:cs="Arial"/>
                <w:color w:val="3F3F76"/>
              </w:rPr>
            </w:pPr>
            <w:r w:rsidRPr="00A342C3">
              <w:rPr>
                <w:rFonts w:eastAsia="Times New Roman" w:cs="Arial"/>
                <w:color w:val="3F3F76"/>
              </w:rPr>
              <w:t>Net Profit</w:t>
            </w:r>
          </w:p>
        </w:tc>
        <w:tc>
          <w:tcPr>
            <w:tcW w:w="118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3F812CAC"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599B9C19" w14:textId="77777777" w:rsidR="00153020" w:rsidRPr="00A342C3" w:rsidRDefault="00153020" w:rsidP="00F93ED6">
            <w:pPr>
              <w:spacing w:after="0"/>
              <w:jc w:val="right"/>
              <w:rPr>
                <w:rFonts w:eastAsia="Times New Roman" w:cs="Arial"/>
                <w:color w:val="3F3F76"/>
              </w:rPr>
            </w:pPr>
          </w:p>
        </w:tc>
        <w:tc>
          <w:tcPr>
            <w:tcW w:w="114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1C04E36" w14:textId="77777777" w:rsidR="00153020" w:rsidRPr="00A342C3" w:rsidRDefault="00153020" w:rsidP="00F93ED6">
            <w:pPr>
              <w:spacing w:after="0"/>
              <w:jc w:val="right"/>
              <w:rPr>
                <w:rFonts w:eastAsia="Times New Roman" w:cs="Arial"/>
                <w:color w:val="3F3F76"/>
              </w:rPr>
            </w:pPr>
          </w:p>
        </w:tc>
        <w:tc>
          <w:tcPr>
            <w:tcW w:w="788"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09855360" w14:textId="77777777" w:rsidR="00153020" w:rsidRPr="00A342C3" w:rsidRDefault="00153020" w:rsidP="00F93ED6">
            <w:pPr>
              <w:spacing w:after="0"/>
              <w:jc w:val="right"/>
              <w:rPr>
                <w:rFonts w:eastAsia="Times New Roman" w:cs="Arial"/>
                <w:color w:val="3F3F76"/>
              </w:rPr>
            </w:pPr>
          </w:p>
        </w:tc>
        <w:tc>
          <w:tcPr>
            <w:tcW w:w="1308" w:type="dxa"/>
            <w:gridSpan w:val="2"/>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5ADC309D"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C41CD5A" w14:textId="77777777" w:rsidR="00153020" w:rsidRPr="00A342C3" w:rsidRDefault="00153020" w:rsidP="00F93ED6">
            <w:pPr>
              <w:spacing w:after="0"/>
              <w:jc w:val="right"/>
              <w:rPr>
                <w:rFonts w:eastAsia="Times New Roman"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136FD921"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4E97BE3" w14:textId="77777777" w:rsidR="00153020" w:rsidRPr="00A342C3" w:rsidRDefault="00153020" w:rsidP="00F93ED6">
            <w:pPr>
              <w:spacing w:after="0"/>
              <w:jc w:val="right"/>
              <w:rPr>
                <w:rFonts w:eastAsia="Times New Roman"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C429672" w14:textId="77777777" w:rsidR="00153020" w:rsidRPr="00A342C3" w:rsidRDefault="00153020" w:rsidP="00F93ED6">
            <w:pPr>
              <w:spacing w:after="0"/>
              <w:jc w:val="right"/>
              <w:rPr>
                <w:rFonts w:eastAsia="Times New Roman" w:cs="Arial"/>
                <w:color w:val="3F3F76"/>
              </w:rPr>
            </w:pPr>
          </w:p>
        </w:tc>
        <w:tc>
          <w:tcPr>
            <w:tcW w:w="60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31926B3B" w14:textId="77777777" w:rsidR="00153020" w:rsidRPr="00A342C3" w:rsidRDefault="00153020" w:rsidP="00F93ED6">
            <w:pPr>
              <w:spacing w:after="0"/>
              <w:jc w:val="right"/>
              <w:rPr>
                <w:rFonts w:eastAsia="Times New Roman" w:cs="Arial"/>
                <w:color w:val="3F3F76"/>
              </w:rPr>
            </w:pPr>
          </w:p>
        </w:tc>
      </w:tr>
    </w:tbl>
    <w:p w14:paraId="7E66E5EC" w14:textId="77777777" w:rsidR="00EE0764" w:rsidRDefault="00EE0764" w:rsidP="00153020">
      <w:pPr>
        <w:pStyle w:val="Heading1"/>
        <w:numPr>
          <w:ilvl w:val="0"/>
          <w:numId w:val="0"/>
        </w:numPr>
        <w:rPr>
          <w:color w:val="5F5F5F"/>
        </w:rPr>
      </w:pPr>
    </w:p>
    <w:p w14:paraId="3A4320BF" w14:textId="77777777" w:rsidR="00EE0764" w:rsidRDefault="00EE0764" w:rsidP="00153020">
      <w:pPr>
        <w:pStyle w:val="Heading1"/>
        <w:numPr>
          <w:ilvl w:val="0"/>
          <w:numId w:val="0"/>
        </w:numPr>
        <w:rPr>
          <w:color w:val="5F5F5F"/>
        </w:rPr>
      </w:pPr>
    </w:p>
    <w:p w14:paraId="46AA7382" w14:textId="77777777" w:rsidR="00FE45B4" w:rsidRPr="00FE45B4" w:rsidRDefault="00EE0764" w:rsidP="00FE45B4">
      <w:pPr>
        <w:pStyle w:val="EndNoteBibliography"/>
        <w:ind w:left="720" w:hanging="720"/>
      </w:pPr>
      <w:r>
        <w:rPr>
          <w:rFonts w:ascii="Century Gothic" w:hAnsi="Century Gothic"/>
          <w:color w:val="5F5F5F"/>
        </w:rPr>
        <w:fldChar w:fldCharType="begin"/>
      </w:r>
      <w:r>
        <w:rPr>
          <w:rFonts w:ascii="Century Gothic" w:hAnsi="Century Gothic"/>
          <w:color w:val="5F5F5F"/>
        </w:rPr>
        <w:instrText xml:space="preserve"> ADDIN EN.REFLIST </w:instrText>
      </w:r>
      <w:r>
        <w:rPr>
          <w:rFonts w:ascii="Century Gothic" w:hAnsi="Century Gothic"/>
          <w:color w:val="5F5F5F"/>
        </w:rPr>
        <w:fldChar w:fldCharType="separate"/>
      </w:r>
      <w:r w:rsidR="00FE45B4" w:rsidRPr="00FE45B4">
        <w:t>[1]</w:t>
      </w:r>
      <w:r w:rsidR="00FE45B4" w:rsidRPr="00FE45B4">
        <w:tab/>
        <w:t xml:space="preserve">I. T. F. o. P. Mining, "Process Mining Manifesto," in </w:t>
      </w:r>
      <w:r w:rsidR="00FE45B4" w:rsidRPr="00FE45B4">
        <w:rPr>
          <w:i/>
        </w:rPr>
        <w:t>Proceedings Business Process Mining Workshops</w:t>
      </w:r>
      <w:r w:rsidR="00FE45B4" w:rsidRPr="00FE45B4">
        <w:t>, ed: Springer, 2011.</w:t>
      </w:r>
    </w:p>
    <w:p w14:paraId="61DFAD14" w14:textId="77777777" w:rsidR="00FE45B4" w:rsidRPr="00FE45B4" w:rsidRDefault="00FE45B4" w:rsidP="00FE45B4">
      <w:pPr>
        <w:pStyle w:val="EndNoteBibliography"/>
        <w:ind w:left="720" w:hanging="720"/>
      </w:pPr>
      <w:r w:rsidRPr="00FE45B4">
        <w:t>[2]</w:t>
      </w:r>
      <w:r w:rsidRPr="00FE45B4">
        <w:tab/>
        <w:t>Gartner, "Market Guide for Process Mining," ed, 2019.</w:t>
      </w:r>
    </w:p>
    <w:p w14:paraId="24F8090C" w14:textId="4E47D536" w:rsidR="00746D08" w:rsidRPr="00A342C3" w:rsidRDefault="00EE0764" w:rsidP="00153020">
      <w:pPr>
        <w:pStyle w:val="Heading1"/>
        <w:numPr>
          <w:ilvl w:val="0"/>
          <w:numId w:val="0"/>
        </w:numPr>
        <w:rPr>
          <w:color w:val="5F5F5F"/>
        </w:rPr>
      </w:pPr>
      <w:r>
        <w:rPr>
          <w:color w:val="5F5F5F"/>
        </w:rPr>
        <w:fldChar w:fldCharType="end"/>
      </w:r>
    </w:p>
    <w:sectPr w:rsidR="00746D08" w:rsidRPr="00A342C3" w:rsidSect="00153020">
      <w:footerReference w:type="default" r:id="rId14"/>
      <w:pgSz w:w="16838" w:h="11906" w:orient="landscape" w:code="9"/>
      <w:pgMar w:top="1134" w:right="1276"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0F2822" w14:textId="77777777" w:rsidR="00666B45" w:rsidRDefault="00666B45" w:rsidP="000F0CA5">
      <w:pPr>
        <w:spacing w:after="0"/>
      </w:pPr>
      <w:r>
        <w:separator/>
      </w:r>
    </w:p>
  </w:endnote>
  <w:endnote w:type="continuationSeparator" w:id="0">
    <w:p w14:paraId="486FEF76" w14:textId="77777777" w:rsidR="00666B45" w:rsidRDefault="00666B45" w:rsidP="000F0CA5">
      <w:pPr>
        <w:spacing w:after="0"/>
      </w:pPr>
      <w:r>
        <w:continuationSeparator/>
      </w:r>
    </w:p>
  </w:endnote>
  <w:endnote w:type="continuationNotice" w:id="1">
    <w:p w14:paraId="52C1F50B" w14:textId="77777777" w:rsidR="00666B45" w:rsidRDefault="00666B4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8931135"/>
      <w:docPartObj>
        <w:docPartGallery w:val="Page Numbers (Bottom of Page)"/>
        <w:docPartUnique/>
      </w:docPartObj>
    </w:sdtPr>
    <w:sdtEndPr>
      <w:rPr>
        <w:b/>
        <w:bCs/>
        <w:color w:val="6F0579"/>
        <w:spacing w:val="60"/>
      </w:rPr>
    </w:sdtEndPr>
    <w:sdtContent>
      <w:p w14:paraId="6604B061" w14:textId="734E851D"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1313" behindDoc="0" locked="0" layoutInCell="1" allowOverlap="1" wp14:anchorId="54491CC6" wp14:editId="4E64218F">
                  <wp:simplePos x="0" y="0"/>
                  <wp:positionH relativeFrom="margin">
                    <wp:posOffset>13334</wp:posOffset>
                  </wp:positionH>
                  <wp:positionV relativeFrom="paragraph">
                    <wp:posOffset>-3810</wp:posOffset>
                  </wp:positionV>
                  <wp:extent cx="6410325" cy="0"/>
                  <wp:effectExtent l="0" t="0" r="0" b="0"/>
                  <wp:wrapNone/>
                  <wp:docPr id="23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line w14:anchorId="3AF08421" id="Line 1" o:spid="_x0000_s1026" style="position:absolute;z-index:251661313;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V</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4946746"/>
      <w:docPartObj>
        <w:docPartGallery w:val="Page Numbers (Bottom of Page)"/>
        <w:docPartUnique/>
      </w:docPartObj>
    </w:sdtPr>
    <w:sdtEndPr>
      <w:rPr>
        <w:b/>
        <w:bCs/>
        <w:color w:val="6F0579"/>
        <w:spacing w:val="60"/>
      </w:rPr>
    </w:sdtEndPr>
    <w:sdtContent>
      <w:p w14:paraId="06C0D5C4" w14:textId="05BE936D"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3361" behindDoc="0" locked="0" layoutInCell="1" allowOverlap="1" wp14:anchorId="2ED579D3" wp14:editId="4EAF6147">
                  <wp:simplePos x="0" y="0"/>
                  <wp:positionH relativeFrom="margin">
                    <wp:posOffset>13334</wp:posOffset>
                  </wp:positionH>
                  <wp:positionV relativeFrom="paragraph">
                    <wp:posOffset>-3810</wp:posOffset>
                  </wp:positionV>
                  <wp:extent cx="6410325" cy="0"/>
                  <wp:effectExtent l="0" t="0" r="0" b="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line w14:anchorId="05C30365" id="Line 1" o:spid="_x0000_s1026" style="position:absolute;z-index:251663361;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10</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1892136"/>
      <w:docPartObj>
        <w:docPartGallery w:val="Page Numbers (Bottom of Page)"/>
        <w:docPartUnique/>
      </w:docPartObj>
    </w:sdtPr>
    <w:sdtEndPr>
      <w:rPr>
        <w:b/>
        <w:bCs/>
        <w:color w:val="6F0579"/>
        <w:spacing w:val="60"/>
      </w:rPr>
    </w:sdtEndPr>
    <w:sdtContent>
      <w:p w14:paraId="4BC9EE27" w14:textId="58A7FD2E"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5409" behindDoc="0" locked="0" layoutInCell="1" allowOverlap="1" wp14:anchorId="1CC22384" wp14:editId="5ED92E28">
                  <wp:simplePos x="0" y="0"/>
                  <wp:positionH relativeFrom="margin">
                    <wp:posOffset>13334</wp:posOffset>
                  </wp:positionH>
                  <wp:positionV relativeFrom="paragraph">
                    <wp:posOffset>-3810</wp:posOffset>
                  </wp:positionV>
                  <wp:extent cx="6410325"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line w14:anchorId="3381EE4D" id="Line 1" o:spid="_x0000_s1026" style="position:absolute;z-index:251665409;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" strokecolor="#6f0579" strokeweight="1pt">
                  <w10:wrap anchorx="margin"/>
                </v:line>
              </w:pict>
            </mc:Fallback>
          </mc:AlternateContent>
        </w:r>
        <w:r w:rsidRPr="00892541">
          <w:rPr>
            <w:b/>
            <w:bCs/>
            <w:color w:val="6F0579"/>
          </w:rPr>
          <w:t xml:space="preserve">- </w:t>
        </w:r>
        <w:r>
          <w:rPr>
            <w:b/>
            <w:bCs/>
            <w:color w:val="6F0579"/>
          </w:rPr>
          <w:t xml:space="preserve">Appendix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3</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p w14:paraId="4C341238" w14:textId="77777777" w:rsidR="00A057CE" w:rsidRDefault="00A057C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8C50A0" w14:textId="77777777" w:rsidR="00666B45" w:rsidRDefault="00666B45" w:rsidP="000F0CA5">
      <w:pPr>
        <w:spacing w:after="0"/>
      </w:pPr>
      <w:r>
        <w:separator/>
      </w:r>
    </w:p>
  </w:footnote>
  <w:footnote w:type="continuationSeparator" w:id="0">
    <w:p w14:paraId="028C308C" w14:textId="77777777" w:rsidR="00666B45" w:rsidRDefault="00666B45" w:rsidP="000F0CA5">
      <w:pPr>
        <w:spacing w:after="0"/>
      </w:pPr>
      <w:r>
        <w:continuationSeparator/>
      </w:r>
    </w:p>
  </w:footnote>
  <w:footnote w:type="continuationNotice" w:id="1">
    <w:p w14:paraId="457ABD1D" w14:textId="77777777" w:rsidR="00666B45" w:rsidRDefault="00666B45">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E0CBF" w14:textId="543DD2B2" w:rsidR="00A057CE" w:rsidRPr="002A0747" w:rsidRDefault="00A057CE">
    <w:pPr>
      <w:pStyle w:val="Header"/>
      <w:rPr>
        <w:b/>
        <w:bCs/>
        <w:color w:val="6F0579"/>
        <w:sz w:val="16"/>
        <w:szCs w:val="16"/>
      </w:rPr>
    </w:pPr>
    <w:r w:rsidRPr="002A0747">
      <w:rPr>
        <w:b/>
        <w:bCs/>
        <w:noProof/>
        <w:color w:val="6F0579"/>
        <w:sz w:val="16"/>
        <w:szCs w:val="16"/>
        <w:lang w:val="en-GB" w:eastAsia="en-GB"/>
      </w:rPr>
      <w:drawing>
        <wp:anchor distT="0" distB="0" distL="114300" distR="114300" simplePos="0" relativeHeight="251659265" behindDoc="1" locked="0" layoutInCell="1" allowOverlap="1" wp14:anchorId="71B24D29" wp14:editId="07DE1DDF">
          <wp:simplePos x="0" y="0"/>
          <wp:positionH relativeFrom="margin">
            <wp:posOffset>5347809</wp:posOffset>
          </wp:positionH>
          <wp:positionV relativeFrom="paragraph">
            <wp:posOffset>-107315</wp:posOffset>
          </wp:positionV>
          <wp:extent cx="1256515" cy="428625"/>
          <wp:effectExtent l="0" t="0" r="1270" b="0"/>
          <wp:wrapNone/>
          <wp:docPr id="5" name="Picture 5" descr="C:\Users\28218957\Downloads\NWU full logo p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8218957\Downloads\NWU full logo per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6515" cy="428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747">
      <w:rPr>
        <w:b/>
        <w:bCs/>
        <w:color w:val="6F0579"/>
        <w:sz w:val="16"/>
        <w:szCs w:val="16"/>
      </w:rPr>
      <w:t>Title  – Type</w:t>
    </w:r>
  </w:p>
  <w:p w14:paraId="0E8C2FDC" w14:textId="1D4E4C3E" w:rsidR="00A057CE" w:rsidRPr="002A0747" w:rsidRDefault="00A057CE">
    <w:pPr>
      <w:pStyle w:val="Header"/>
      <w:rPr>
        <w:sz w:val="20"/>
        <w:szCs w:val="20"/>
      </w:rPr>
    </w:pPr>
    <w:r w:rsidRPr="002A0747">
      <w:rPr>
        <w:noProof/>
        <w:sz w:val="20"/>
        <w:szCs w:val="20"/>
        <w:lang w:val="en-US"/>
      </w:rPr>
      <mc:AlternateContent>
        <mc:Choice Requires="wps">
          <w:drawing>
            <wp:anchor distT="4294967295" distB="4294967295" distL="114300" distR="114300" simplePos="0" relativeHeight="251658241" behindDoc="0" locked="0" layoutInCell="1" allowOverlap="1" wp14:anchorId="6877A99A" wp14:editId="37AAE4B3">
              <wp:simplePos x="0" y="0"/>
              <wp:positionH relativeFrom="margin">
                <wp:align>left</wp:align>
              </wp:positionH>
              <wp:positionV relativeFrom="paragraph">
                <wp:posOffset>26623</wp:posOffset>
              </wp:positionV>
              <wp:extent cx="5268036"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8036"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line w14:anchorId="6764490C" id="Line 1" o:spid="_x0000_s1026" style="position:absolute;z-index:251658241;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1pt" to="414.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" strokecolor="#6f0579"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B7704" w14:textId="71575F29" w:rsidR="00A057CE" w:rsidRDefault="00A057CE">
    <w:pPr>
      <w:pStyle w:val="Header"/>
    </w:pPr>
    <w:r>
      <w:rPr>
        <w:noProof/>
      </w:rPr>
      <w:drawing>
        <wp:anchor distT="0" distB="0" distL="114300" distR="114300" simplePos="0" relativeHeight="251666433" behindDoc="1" locked="0" layoutInCell="1" allowOverlap="1" wp14:anchorId="46351856" wp14:editId="66F87772">
          <wp:simplePos x="0" y="0"/>
          <wp:positionH relativeFrom="page">
            <wp:align>left</wp:align>
          </wp:positionH>
          <wp:positionV relativeFrom="paragraph">
            <wp:posOffset>-450215</wp:posOffset>
          </wp:positionV>
          <wp:extent cx="4996820" cy="2743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3722" cy="276894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543BD" w14:textId="10822C4D" w:rsidR="00A057CE" w:rsidRDefault="00A057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1" w15:restartNumberingAfterBreak="0">
    <w:nsid w:val="13D62339"/>
    <w:multiLevelType w:val="multilevel"/>
    <w:tmpl w:val="19680C50"/>
    <w:lvl w:ilvl="0">
      <w:start w:val="1"/>
      <w:numFmt w:val="decimal"/>
      <w:pStyle w:val="Heading1"/>
      <w:lvlText w:val="Chapter %1:"/>
      <w:lvlJc w:val="left"/>
      <w:pPr>
        <w:tabs>
          <w:tab w:val="num" w:pos="567"/>
        </w:tabs>
        <w:ind w:left="567" w:hanging="567"/>
      </w:pPr>
      <w:rPr>
        <w:rFonts w:hint="default"/>
        <w:b/>
        <w:bCs/>
        <w:i w:val="0"/>
        <w:iCs w:val="0"/>
        <w:caps w:val="0"/>
        <w:smallCaps w:val="0"/>
        <w:strike w:val="0"/>
        <w:dstrike w:val="0"/>
        <w:noProof w:val="0"/>
        <w:vanish w:val="0"/>
        <w:color w:val="6F0579"/>
        <w:spacing w:val="0"/>
        <w:position w:val="0"/>
        <w:u w:val="none"/>
        <w:effect w:val="none"/>
        <w:vertAlign w:val="baseline"/>
        <w:em w:val="none"/>
        <w:specVanish w:val="0"/>
      </w:rPr>
    </w:lvl>
    <w:lvl w:ilvl="1">
      <w:start w:val="1"/>
      <w:numFmt w:val="decimal"/>
      <w:pStyle w:val="Heading2"/>
      <w:lvlText w:val="%1.%2."/>
      <w:lvlJc w:val="left"/>
      <w:pPr>
        <w:tabs>
          <w:tab w:val="num" w:pos="927"/>
        </w:tabs>
        <w:ind w:left="92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993"/>
        </w:tabs>
        <w:ind w:left="993" w:hanging="851"/>
      </w:pPr>
      <w:rPr>
        <w:rFonts w:hint="default"/>
        <w:i w:val="0"/>
        <w:iCs w:val="0"/>
        <w:caps w:val="0"/>
        <w:smallCaps w:val="0"/>
        <w:strike w:val="0"/>
        <w:dstrike w:val="0"/>
        <w:noProof w:val="0"/>
        <w:vanish w:val="0"/>
        <w:color w:val="6F0579"/>
        <w:spacing w:val="0"/>
        <w:position w:val="0"/>
        <w:u w:val="none"/>
        <w:effect w:val="none"/>
        <w:vertAlign w:val="baseline"/>
        <w:em w:val="none"/>
        <w:specVanish w:val="0"/>
      </w:rPr>
    </w:lvl>
    <w:lvl w:ilvl="3">
      <w:start w:val="1"/>
      <w:numFmt w:val="decimal"/>
      <w:pStyle w:val="Heading4"/>
      <w:lvlText w:val="%1.%2.%3.%4."/>
      <w:lvlJc w:val="left"/>
      <w:pPr>
        <w:tabs>
          <w:tab w:val="num" w:pos="851"/>
        </w:tabs>
        <w:ind w:left="851" w:hanging="851"/>
      </w:pPr>
      <w:rPr>
        <w:rFonts w:hint="default"/>
        <w:i w:val="0"/>
        <w:iCs w:val="0"/>
        <w:caps w:val="0"/>
        <w:smallCaps w:val="0"/>
        <w:strike w:val="0"/>
        <w:dstrike w:val="0"/>
        <w:noProof w:val="0"/>
        <w:vanish w:val="0"/>
        <w:color w:val="000000"/>
        <w:spacing w:val="0"/>
        <w:position w:val="0"/>
        <w:u w:val="none"/>
        <w:effect w:val="none"/>
        <w:vertAlign w:val="baseline"/>
        <w:em w:val="none"/>
        <w:specVanish w:val="0"/>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 w15:restartNumberingAfterBreak="0">
    <w:nsid w:val="23215746"/>
    <w:multiLevelType w:val="hybridMultilevel"/>
    <w:tmpl w:val="2C1210B8"/>
    <w:lvl w:ilvl="0" w:tplc="BACA7022">
      <w:start w:val="1"/>
      <w:numFmt w:val="bullet"/>
      <w:pStyle w:val="BulletTex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32599B"/>
    <w:multiLevelType w:val="multilevel"/>
    <w:tmpl w:val="92962102"/>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672D6D8F"/>
    <w:multiLevelType w:val="hybridMultilevel"/>
    <w:tmpl w:val="3CAC13C6"/>
    <w:lvl w:ilvl="0" w:tplc="62EA357E">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2"/>
  </w:num>
  <w:num w:numId="3">
    <w:abstractNumId w:val="0"/>
  </w:num>
  <w:num w:numId="4">
    <w:abstractNumId w:val="5"/>
  </w:num>
  <w:num w:numId="5">
    <w:abstractNumId w:val="3"/>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9"/>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yMTA2Njc3NLIwNjBS0lEKTi0uzszPAykwqQUAVYVER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pzfst1pt0saespdwxd2elpr25tffe522s&quot;&gt;Rinus&lt;record-ids&gt;&lt;item&gt;1&lt;/item&gt;&lt;item&gt;4&lt;/item&gt;&lt;/record-ids&gt;&lt;/item&gt;&lt;/Libraries&gt;"/>
  </w:docVars>
  <w:rsids>
    <w:rsidRoot w:val="000F0CA5"/>
    <w:rsid w:val="0000005D"/>
    <w:rsid w:val="00013773"/>
    <w:rsid w:val="00021F0C"/>
    <w:rsid w:val="00025A8D"/>
    <w:rsid w:val="000305D7"/>
    <w:rsid w:val="000335F2"/>
    <w:rsid w:val="00035830"/>
    <w:rsid w:val="00036C6E"/>
    <w:rsid w:val="00050965"/>
    <w:rsid w:val="00052E29"/>
    <w:rsid w:val="00054811"/>
    <w:rsid w:val="00055933"/>
    <w:rsid w:val="00061816"/>
    <w:rsid w:val="00064566"/>
    <w:rsid w:val="00067FAA"/>
    <w:rsid w:val="00070288"/>
    <w:rsid w:val="00072C52"/>
    <w:rsid w:val="00073A9F"/>
    <w:rsid w:val="0007668F"/>
    <w:rsid w:val="00080614"/>
    <w:rsid w:val="0008595E"/>
    <w:rsid w:val="0009376A"/>
    <w:rsid w:val="000943B8"/>
    <w:rsid w:val="00097A52"/>
    <w:rsid w:val="000A15E2"/>
    <w:rsid w:val="000A2C2F"/>
    <w:rsid w:val="000B0C59"/>
    <w:rsid w:val="000B5D0A"/>
    <w:rsid w:val="000C040A"/>
    <w:rsid w:val="000C39E0"/>
    <w:rsid w:val="000C6A0B"/>
    <w:rsid w:val="000C751F"/>
    <w:rsid w:val="000D0884"/>
    <w:rsid w:val="000D1A35"/>
    <w:rsid w:val="000D74EA"/>
    <w:rsid w:val="000E18F9"/>
    <w:rsid w:val="000E509E"/>
    <w:rsid w:val="000E513A"/>
    <w:rsid w:val="000E579B"/>
    <w:rsid w:val="000F09F4"/>
    <w:rsid w:val="000F0CA5"/>
    <w:rsid w:val="000F76C6"/>
    <w:rsid w:val="00104935"/>
    <w:rsid w:val="001057DC"/>
    <w:rsid w:val="00107774"/>
    <w:rsid w:val="001102C0"/>
    <w:rsid w:val="001150A3"/>
    <w:rsid w:val="00124E0C"/>
    <w:rsid w:val="0012644D"/>
    <w:rsid w:val="0014129E"/>
    <w:rsid w:val="0014146D"/>
    <w:rsid w:val="00142495"/>
    <w:rsid w:val="001437CB"/>
    <w:rsid w:val="00144AD3"/>
    <w:rsid w:val="0014641F"/>
    <w:rsid w:val="00151083"/>
    <w:rsid w:val="00153020"/>
    <w:rsid w:val="00154D68"/>
    <w:rsid w:val="001560CD"/>
    <w:rsid w:val="0015686A"/>
    <w:rsid w:val="00162448"/>
    <w:rsid w:val="00172873"/>
    <w:rsid w:val="001735AE"/>
    <w:rsid w:val="00173FE0"/>
    <w:rsid w:val="0017499C"/>
    <w:rsid w:val="00174D3E"/>
    <w:rsid w:val="0018464D"/>
    <w:rsid w:val="00186A42"/>
    <w:rsid w:val="0019250E"/>
    <w:rsid w:val="00197E4C"/>
    <w:rsid w:val="001A1181"/>
    <w:rsid w:val="001A2214"/>
    <w:rsid w:val="001A3E8D"/>
    <w:rsid w:val="001A4B6E"/>
    <w:rsid w:val="001B1419"/>
    <w:rsid w:val="001B1F3F"/>
    <w:rsid w:val="001B7D64"/>
    <w:rsid w:val="001D77B6"/>
    <w:rsid w:val="001E4682"/>
    <w:rsid w:val="00207703"/>
    <w:rsid w:val="00210928"/>
    <w:rsid w:val="0021621D"/>
    <w:rsid w:val="00221739"/>
    <w:rsid w:val="00222A1E"/>
    <w:rsid w:val="002235B7"/>
    <w:rsid w:val="00224E45"/>
    <w:rsid w:val="002261FE"/>
    <w:rsid w:val="00230339"/>
    <w:rsid w:val="002346AA"/>
    <w:rsid w:val="00235FD8"/>
    <w:rsid w:val="00240B43"/>
    <w:rsid w:val="00240B9A"/>
    <w:rsid w:val="00242068"/>
    <w:rsid w:val="0024523E"/>
    <w:rsid w:val="00245D49"/>
    <w:rsid w:val="0025195D"/>
    <w:rsid w:val="00254297"/>
    <w:rsid w:val="00277849"/>
    <w:rsid w:val="0028536F"/>
    <w:rsid w:val="00285CF5"/>
    <w:rsid w:val="00285DC7"/>
    <w:rsid w:val="00286612"/>
    <w:rsid w:val="00291E46"/>
    <w:rsid w:val="002949D6"/>
    <w:rsid w:val="00294A6C"/>
    <w:rsid w:val="002958A4"/>
    <w:rsid w:val="002A0747"/>
    <w:rsid w:val="002A0D92"/>
    <w:rsid w:val="002A63F2"/>
    <w:rsid w:val="002A7819"/>
    <w:rsid w:val="002B1F1A"/>
    <w:rsid w:val="002B2BF2"/>
    <w:rsid w:val="002B76EA"/>
    <w:rsid w:val="002B79FC"/>
    <w:rsid w:val="002C07C3"/>
    <w:rsid w:val="002C19E3"/>
    <w:rsid w:val="002C1FC2"/>
    <w:rsid w:val="002C58D2"/>
    <w:rsid w:val="002D151F"/>
    <w:rsid w:val="002D447F"/>
    <w:rsid w:val="002E1A98"/>
    <w:rsid w:val="002E62E0"/>
    <w:rsid w:val="002F027E"/>
    <w:rsid w:val="002F3EFC"/>
    <w:rsid w:val="00302487"/>
    <w:rsid w:val="00302B86"/>
    <w:rsid w:val="00310205"/>
    <w:rsid w:val="00312775"/>
    <w:rsid w:val="00312F69"/>
    <w:rsid w:val="00315BFD"/>
    <w:rsid w:val="00317CF5"/>
    <w:rsid w:val="00326E95"/>
    <w:rsid w:val="00330653"/>
    <w:rsid w:val="00341356"/>
    <w:rsid w:val="003422A7"/>
    <w:rsid w:val="00345BE0"/>
    <w:rsid w:val="00347CAE"/>
    <w:rsid w:val="00350FB3"/>
    <w:rsid w:val="00351B08"/>
    <w:rsid w:val="003562C3"/>
    <w:rsid w:val="00356CF9"/>
    <w:rsid w:val="00375522"/>
    <w:rsid w:val="00381D71"/>
    <w:rsid w:val="00383EEC"/>
    <w:rsid w:val="00386E07"/>
    <w:rsid w:val="003A0E83"/>
    <w:rsid w:val="003B29D8"/>
    <w:rsid w:val="003B6E8E"/>
    <w:rsid w:val="003C3134"/>
    <w:rsid w:val="003D4C73"/>
    <w:rsid w:val="003E1BD3"/>
    <w:rsid w:val="003F118A"/>
    <w:rsid w:val="003F6E2C"/>
    <w:rsid w:val="003F7260"/>
    <w:rsid w:val="004017C6"/>
    <w:rsid w:val="004027DE"/>
    <w:rsid w:val="00402A24"/>
    <w:rsid w:val="00412A7C"/>
    <w:rsid w:val="00413D98"/>
    <w:rsid w:val="00417590"/>
    <w:rsid w:val="004212E3"/>
    <w:rsid w:val="004214A9"/>
    <w:rsid w:val="00422177"/>
    <w:rsid w:val="004222B1"/>
    <w:rsid w:val="00441349"/>
    <w:rsid w:val="00445E65"/>
    <w:rsid w:val="00452FE0"/>
    <w:rsid w:val="00454CFA"/>
    <w:rsid w:val="004565E8"/>
    <w:rsid w:val="00457962"/>
    <w:rsid w:val="00464C3D"/>
    <w:rsid w:val="00465E39"/>
    <w:rsid w:val="00466F86"/>
    <w:rsid w:val="004818E5"/>
    <w:rsid w:val="00486276"/>
    <w:rsid w:val="00486C85"/>
    <w:rsid w:val="004927E4"/>
    <w:rsid w:val="004964E0"/>
    <w:rsid w:val="004A2EA5"/>
    <w:rsid w:val="004B0783"/>
    <w:rsid w:val="004B5BED"/>
    <w:rsid w:val="004C1DF9"/>
    <w:rsid w:val="004D0C05"/>
    <w:rsid w:val="004D3FDB"/>
    <w:rsid w:val="004D4D86"/>
    <w:rsid w:val="004D5280"/>
    <w:rsid w:val="004D581B"/>
    <w:rsid w:val="004D637D"/>
    <w:rsid w:val="004E174D"/>
    <w:rsid w:val="004E22F3"/>
    <w:rsid w:val="004E2ACE"/>
    <w:rsid w:val="004E4F8F"/>
    <w:rsid w:val="004E539D"/>
    <w:rsid w:val="004F4ECD"/>
    <w:rsid w:val="004F501B"/>
    <w:rsid w:val="004F6DB2"/>
    <w:rsid w:val="004F7462"/>
    <w:rsid w:val="00514933"/>
    <w:rsid w:val="00521BB3"/>
    <w:rsid w:val="005237AA"/>
    <w:rsid w:val="00524051"/>
    <w:rsid w:val="005447CD"/>
    <w:rsid w:val="00554572"/>
    <w:rsid w:val="00564333"/>
    <w:rsid w:val="00572793"/>
    <w:rsid w:val="005737E3"/>
    <w:rsid w:val="00573D15"/>
    <w:rsid w:val="00580C8C"/>
    <w:rsid w:val="00581DBD"/>
    <w:rsid w:val="00592D6D"/>
    <w:rsid w:val="0059497E"/>
    <w:rsid w:val="005A5D8E"/>
    <w:rsid w:val="005B216C"/>
    <w:rsid w:val="005C6CDF"/>
    <w:rsid w:val="005C712A"/>
    <w:rsid w:val="005D59DE"/>
    <w:rsid w:val="005D77F4"/>
    <w:rsid w:val="005E5276"/>
    <w:rsid w:val="005E76D3"/>
    <w:rsid w:val="005E7C01"/>
    <w:rsid w:val="005F40B9"/>
    <w:rsid w:val="005F56F6"/>
    <w:rsid w:val="006132D4"/>
    <w:rsid w:val="00621E27"/>
    <w:rsid w:val="006230A8"/>
    <w:rsid w:val="006272FE"/>
    <w:rsid w:val="00633B71"/>
    <w:rsid w:val="00640668"/>
    <w:rsid w:val="00642512"/>
    <w:rsid w:val="0064750C"/>
    <w:rsid w:val="00651204"/>
    <w:rsid w:val="00654623"/>
    <w:rsid w:val="00655579"/>
    <w:rsid w:val="00655BB4"/>
    <w:rsid w:val="00666B45"/>
    <w:rsid w:val="00674539"/>
    <w:rsid w:val="00674ADE"/>
    <w:rsid w:val="00676F9E"/>
    <w:rsid w:val="00684ADB"/>
    <w:rsid w:val="0068511F"/>
    <w:rsid w:val="00697951"/>
    <w:rsid w:val="006A0B44"/>
    <w:rsid w:val="006A0EF4"/>
    <w:rsid w:val="006A2434"/>
    <w:rsid w:val="006B19B1"/>
    <w:rsid w:val="006B74CA"/>
    <w:rsid w:val="006C0604"/>
    <w:rsid w:val="006D06E7"/>
    <w:rsid w:val="006D1272"/>
    <w:rsid w:val="006E3214"/>
    <w:rsid w:val="006E7362"/>
    <w:rsid w:val="006E7BB7"/>
    <w:rsid w:val="006F071A"/>
    <w:rsid w:val="006F0A2F"/>
    <w:rsid w:val="006F3D37"/>
    <w:rsid w:val="006F594B"/>
    <w:rsid w:val="00705643"/>
    <w:rsid w:val="007062E8"/>
    <w:rsid w:val="0071059D"/>
    <w:rsid w:val="00710ACB"/>
    <w:rsid w:val="00712B4C"/>
    <w:rsid w:val="00712EE2"/>
    <w:rsid w:val="00724546"/>
    <w:rsid w:val="007265BC"/>
    <w:rsid w:val="007329A1"/>
    <w:rsid w:val="00735A52"/>
    <w:rsid w:val="00741030"/>
    <w:rsid w:val="00746D08"/>
    <w:rsid w:val="00747F1E"/>
    <w:rsid w:val="00750DA2"/>
    <w:rsid w:val="00755E02"/>
    <w:rsid w:val="00760399"/>
    <w:rsid w:val="00773294"/>
    <w:rsid w:val="0077364C"/>
    <w:rsid w:val="00775F34"/>
    <w:rsid w:val="00782AF4"/>
    <w:rsid w:val="00783B8C"/>
    <w:rsid w:val="007A3AF9"/>
    <w:rsid w:val="007A5BFD"/>
    <w:rsid w:val="007A75B7"/>
    <w:rsid w:val="007A794A"/>
    <w:rsid w:val="007B22EA"/>
    <w:rsid w:val="007B2C34"/>
    <w:rsid w:val="007B3975"/>
    <w:rsid w:val="007C06E7"/>
    <w:rsid w:val="007C1A76"/>
    <w:rsid w:val="007C1F7C"/>
    <w:rsid w:val="007D05C9"/>
    <w:rsid w:val="007D10E9"/>
    <w:rsid w:val="007D287E"/>
    <w:rsid w:val="007F2247"/>
    <w:rsid w:val="007F3D76"/>
    <w:rsid w:val="00800FE1"/>
    <w:rsid w:val="00806A04"/>
    <w:rsid w:val="00810218"/>
    <w:rsid w:val="008143B4"/>
    <w:rsid w:val="00814A85"/>
    <w:rsid w:val="00815743"/>
    <w:rsid w:val="00833B5C"/>
    <w:rsid w:val="0084001B"/>
    <w:rsid w:val="00841E3C"/>
    <w:rsid w:val="008424FA"/>
    <w:rsid w:val="00842EFE"/>
    <w:rsid w:val="008511CD"/>
    <w:rsid w:val="00851995"/>
    <w:rsid w:val="00857BBB"/>
    <w:rsid w:val="00861A76"/>
    <w:rsid w:val="00861DA5"/>
    <w:rsid w:val="00872A66"/>
    <w:rsid w:val="00873678"/>
    <w:rsid w:val="00877791"/>
    <w:rsid w:val="00890C84"/>
    <w:rsid w:val="00892541"/>
    <w:rsid w:val="00892ED5"/>
    <w:rsid w:val="0089368A"/>
    <w:rsid w:val="00896CB7"/>
    <w:rsid w:val="00897F53"/>
    <w:rsid w:val="008A1D13"/>
    <w:rsid w:val="008A509F"/>
    <w:rsid w:val="008A77AE"/>
    <w:rsid w:val="008B60A8"/>
    <w:rsid w:val="008B6193"/>
    <w:rsid w:val="008B6FE9"/>
    <w:rsid w:val="008C34AA"/>
    <w:rsid w:val="008D03DF"/>
    <w:rsid w:val="008D3335"/>
    <w:rsid w:val="008D3B94"/>
    <w:rsid w:val="008D7D37"/>
    <w:rsid w:val="008E0B9B"/>
    <w:rsid w:val="008E2907"/>
    <w:rsid w:val="008E49E5"/>
    <w:rsid w:val="008E6345"/>
    <w:rsid w:val="008E747D"/>
    <w:rsid w:val="00902C84"/>
    <w:rsid w:val="00903EC7"/>
    <w:rsid w:val="00905C50"/>
    <w:rsid w:val="00906F52"/>
    <w:rsid w:val="00913112"/>
    <w:rsid w:val="00960D45"/>
    <w:rsid w:val="009617E7"/>
    <w:rsid w:val="009677B0"/>
    <w:rsid w:val="00974712"/>
    <w:rsid w:val="009801DE"/>
    <w:rsid w:val="00983375"/>
    <w:rsid w:val="0098743D"/>
    <w:rsid w:val="009935E0"/>
    <w:rsid w:val="00997B62"/>
    <w:rsid w:val="009A0401"/>
    <w:rsid w:val="009A254C"/>
    <w:rsid w:val="009C6CC1"/>
    <w:rsid w:val="009D02DB"/>
    <w:rsid w:val="009D47A7"/>
    <w:rsid w:val="009E1833"/>
    <w:rsid w:val="009F2848"/>
    <w:rsid w:val="009F4708"/>
    <w:rsid w:val="00A00311"/>
    <w:rsid w:val="00A0334D"/>
    <w:rsid w:val="00A057CE"/>
    <w:rsid w:val="00A12A7A"/>
    <w:rsid w:val="00A16142"/>
    <w:rsid w:val="00A17D9A"/>
    <w:rsid w:val="00A2195F"/>
    <w:rsid w:val="00A22291"/>
    <w:rsid w:val="00A232D3"/>
    <w:rsid w:val="00A30651"/>
    <w:rsid w:val="00A342C3"/>
    <w:rsid w:val="00A37995"/>
    <w:rsid w:val="00A47914"/>
    <w:rsid w:val="00A53F7D"/>
    <w:rsid w:val="00A565F5"/>
    <w:rsid w:val="00A6364E"/>
    <w:rsid w:val="00A70A1A"/>
    <w:rsid w:val="00A71AF0"/>
    <w:rsid w:val="00A763B3"/>
    <w:rsid w:val="00A81BCD"/>
    <w:rsid w:val="00A8545F"/>
    <w:rsid w:val="00A902AA"/>
    <w:rsid w:val="00A9101F"/>
    <w:rsid w:val="00A948BF"/>
    <w:rsid w:val="00A95B27"/>
    <w:rsid w:val="00A97077"/>
    <w:rsid w:val="00AA3F56"/>
    <w:rsid w:val="00AB0470"/>
    <w:rsid w:val="00AB11BF"/>
    <w:rsid w:val="00AB60D9"/>
    <w:rsid w:val="00AC247E"/>
    <w:rsid w:val="00AC27D1"/>
    <w:rsid w:val="00AC7F82"/>
    <w:rsid w:val="00AE1D95"/>
    <w:rsid w:val="00AE21F3"/>
    <w:rsid w:val="00AE5795"/>
    <w:rsid w:val="00AE77DA"/>
    <w:rsid w:val="00AF05CF"/>
    <w:rsid w:val="00AF1561"/>
    <w:rsid w:val="00AF392B"/>
    <w:rsid w:val="00AF5474"/>
    <w:rsid w:val="00AF679B"/>
    <w:rsid w:val="00AF68CD"/>
    <w:rsid w:val="00AF76C0"/>
    <w:rsid w:val="00B11DD4"/>
    <w:rsid w:val="00B17D4F"/>
    <w:rsid w:val="00B20980"/>
    <w:rsid w:val="00B253AA"/>
    <w:rsid w:val="00B25C2E"/>
    <w:rsid w:val="00B323AA"/>
    <w:rsid w:val="00B333D9"/>
    <w:rsid w:val="00B414A8"/>
    <w:rsid w:val="00B5453B"/>
    <w:rsid w:val="00B650D3"/>
    <w:rsid w:val="00B73CB1"/>
    <w:rsid w:val="00B94AB6"/>
    <w:rsid w:val="00BA4DB5"/>
    <w:rsid w:val="00BB7923"/>
    <w:rsid w:val="00BC2D22"/>
    <w:rsid w:val="00BC2FF1"/>
    <w:rsid w:val="00BD3EED"/>
    <w:rsid w:val="00BD526F"/>
    <w:rsid w:val="00BE1CF8"/>
    <w:rsid w:val="00BE2D05"/>
    <w:rsid w:val="00BE358C"/>
    <w:rsid w:val="00BE703A"/>
    <w:rsid w:val="00BF1C97"/>
    <w:rsid w:val="00C00385"/>
    <w:rsid w:val="00C0189B"/>
    <w:rsid w:val="00C03FD7"/>
    <w:rsid w:val="00C122D0"/>
    <w:rsid w:val="00C1349E"/>
    <w:rsid w:val="00C13B8E"/>
    <w:rsid w:val="00C17D6C"/>
    <w:rsid w:val="00C23FFE"/>
    <w:rsid w:val="00C327EC"/>
    <w:rsid w:val="00C36435"/>
    <w:rsid w:val="00C37FFE"/>
    <w:rsid w:val="00C474B0"/>
    <w:rsid w:val="00C47B08"/>
    <w:rsid w:val="00C514D2"/>
    <w:rsid w:val="00C544DC"/>
    <w:rsid w:val="00C547EF"/>
    <w:rsid w:val="00C63D8D"/>
    <w:rsid w:val="00C64543"/>
    <w:rsid w:val="00C668CD"/>
    <w:rsid w:val="00C73704"/>
    <w:rsid w:val="00C74B87"/>
    <w:rsid w:val="00C823FD"/>
    <w:rsid w:val="00C831C9"/>
    <w:rsid w:val="00C83662"/>
    <w:rsid w:val="00C90E44"/>
    <w:rsid w:val="00C9530E"/>
    <w:rsid w:val="00CA1B9C"/>
    <w:rsid w:val="00CA39D6"/>
    <w:rsid w:val="00CC4481"/>
    <w:rsid w:val="00CC796D"/>
    <w:rsid w:val="00CD2A6A"/>
    <w:rsid w:val="00CD761C"/>
    <w:rsid w:val="00CE2E0E"/>
    <w:rsid w:val="00CE44B8"/>
    <w:rsid w:val="00CE6D59"/>
    <w:rsid w:val="00CE6DA3"/>
    <w:rsid w:val="00CE754B"/>
    <w:rsid w:val="00CF315A"/>
    <w:rsid w:val="00CF59FB"/>
    <w:rsid w:val="00CF71D2"/>
    <w:rsid w:val="00D01A2C"/>
    <w:rsid w:val="00D11A4C"/>
    <w:rsid w:val="00D12D55"/>
    <w:rsid w:val="00D135AB"/>
    <w:rsid w:val="00D159CD"/>
    <w:rsid w:val="00D169EA"/>
    <w:rsid w:val="00D30B4A"/>
    <w:rsid w:val="00D3385A"/>
    <w:rsid w:val="00D35C2B"/>
    <w:rsid w:val="00D41638"/>
    <w:rsid w:val="00D42A55"/>
    <w:rsid w:val="00D53D02"/>
    <w:rsid w:val="00D553E5"/>
    <w:rsid w:val="00D568DE"/>
    <w:rsid w:val="00D603D6"/>
    <w:rsid w:val="00D6153B"/>
    <w:rsid w:val="00D6678F"/>
    <w:rsid w:val="00D676A4"/>
    <w:rsid w:val="00D712D6"/>
    <w:rsid w:val="00D76FFB"/>
    <w:rsid w:val="00D818A1"/>
    <w:rsid w:val="00D82485"/>
    <w:rsid w:val="00D85C6B"/>
    <w:rsid w:val="00D954CD"/>
    <w:rsid w:val="00D957C4"/>
    <w:rsid w:val="00DB1718"/>
    <w:rsid w:val="00DB4579"/>
    <w:rsid w:val="00DB5BEF"/>
    <w:rsid w:val="00DC74C0"/>
    <w:rsid w:val="00DD2E27"/>
    <w:rsid w:val="00DD3FCF"/>
    <w:rsid w:val="00DD7101"/>
    <w:rsid w:val="00DD764E"/>
    <w:rsid w:val="00DE275B"/>
    <w:rsid w:val="00DE33C6"/>
    <w:rsid w:val="00DE3AE1"/>
    <w:rsid w:val="00DE50F1"/>
    <w:rsid w:val="00DF103C"/>
    <w:rsid w:val="00E01E3A"/>
    <w:rsid w:val="00E0298A"/>
    <w:rsid w:val="00E045B6"/>
    <w:rsid w:val="00E1405D"/>
    <w:rsid w:val="00E14708"/>
    <w:rsid w:val="00E153BF"/>
    <w:rsid w:val="00E2688E"/>
    <w:rsid w:val="00E30A9B"/>
    <w:rsid w:val="00E43008"/>
    <w:rsid w:val="00E52E64"/>
    <w:rsid w:val="00E54D12"/>
    <w:rsid w:val="00E57A4F"/>
    <w:rsid w:val="00E60698"/>
    <w:rsid w:val="00E624EB"/>
    <w:rsid w:val="00E641A7"/>
    <w:rsid w:val="00E758FB"/>
    <w:rsid w:val="00E87D3A"/>
    <w:rsid w:val="00E9353A"/>
    <w:rsid w:val="00E958F2"/>
    <w:rsid w:val="00EA0CFE"/>
    <w:rsid w:val="00EA1232"/>
    <w:rsid w:val="00EA6079"/>
    <w:rsid w:val="00EA79EF"/>
    <w:rsid w:val="00EB4B19"/>
    <w:rsid w:val="00EB5556"/>
    <w:rsid w:val="00EB6558"/>
    <w:rsid w:val="00EC73EE"/>
    <w:rsid w:val="00EE0764"/>
    <w:rsid w:val="00EE0969"/>
    <w:rsid w:val="00EE24E5"/>
    <w:rsid w:val="00EE5352"/>
    <w:rsid w:val="00EF2C6E"/>
    <w:rsid w:val="00EF6EDD"/>
    <w:rsid w:val="00F03B33"/>
    <w:rsid w:val="00F13286"/>
    <w:rsid w:val="00F2252D"/>
    <w:rsid w:val="00F26CA0"/>
    <w:rsid w:val="00F27286"/>
    <w:rsid w:val="00F31382"/>
    <w:rsid w:val="00F3219E"/>
    <w:rsid w:val="00F35279"/>
    <w:rsid w:val="00F413B1"/>
    <w:rsid w:val="00F42FAE"/>
    <w:rsid w:val="00F55A16"/>
    <w:rsid w:val="00F74727"/>
    <w:rsid w:val="00F77743"/>
    <w:rsid w:val="00F815AB"/>
    <w:rsid w:val="00F865F9"/>
    <w:rsid w:val="00F959E5"/>
    <w:rsid w:val="00FA3129"/>
    <w:rsid w:val="00FA4A2A"/>
    <w:rsid w:val="00FC0146"/>
    <w:rsid w:val="00FC5AB8"/>
    <w:rsid w:val="00FC6BDA"/>
    <w:rsid w:val="00FD0D6B"/>
    <w:rsid w:val="00FE3288"/>
    <w:rsid w:val="00FE45B4"/>
    <w:rsid w:val="00FE45E7"/>
    <w:rsid w:val="00FE4ACB"/>
    <w:rsid w:val="00FE7AB2"/>
    <w:rsid w:val="00FF142E"/>
  </w:rsids>
  <m:mathPr>
    <m:mathFont m:val="Cambria Math"/>
    <m:brkBin m:val="before"/>
    <m:brkBinSub m:val="--"/>
    <m:smallFrac m:val="0"/>
    <m:dispDef/>
    <m:lMargin m:val="0"/>
    <m:rMargin m:val="0"/>
    <m:defJc m:val="centerGroup"/>
    <m:wrapIndent m:val="1440"/>
    <m:intLim m:val="subSup"/>
    <m:naryLim m:val="undOvr"/>
  </m:mathPr>
  <w:themeFontLang w:val="af-Z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F9563"/>
  <w15:docId w15:val="{2E1AD6DC-9CCA-4DB0-B9F0-F36E943CE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af-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2FAE"/>
    <w:pPr>
      <w:spacing w:after="120"/>
      <w:jc w:val="both"/>
    </w:pPr>
    <w:rPr>
      <w:rFonts w:ascii="Century Gothic" w:hAnsi="Century Gothic"/>
      <w:color w:val="595959" w:themeColor="text1" w:themeTint="A6"/>
      <w:sz w:val="24"/>
      <w:lang w:val="en-ZA"/>
    </w:rPr>
  </w:style>
  <w:style w:type="paragraph" w:styleId="Heading1">
    <w:name w:val="heading 1"/>
    <w:basedOn w:val="Normal"/>
    <w:next w:val="Normal"/>
    <w:link w:val="Heading1Char"/>
    <w:uiPriority w:val="9"/>
    <w:qFormat/>
    <w:rsid w:val="001A1181"/>
    <w:pPr>
      <w:keepNext/>
      <w:numPr>
        <w:numId w:val="1"/>
      </w:numPr>
      <w:spacing w:after="200" w:line="264" w:lineRule="auto"/>
      <w:outlineLvl w:val="0"/>
    </w:pPr>
    <w:rPr>
      <w:rFonts w:eastAsia="Times New Roman" w:cs="Calibri"/>
      <w:b/>
      <w:bCs/>
      <w:color w:val="6F0579"/>
      <w:kern w:val="32"/>
      <w:sz w:val="28"/>
      <w:szCs w:val="32"/>
      <w:lang w:val="en-GB"/>
    </w:rPr>
  </w:style>
  <w:style w:type="paragraph" w:styleId="Heading2">
    <w:name w:val="heading 2"/>
    <w:basedOn w:val="Normal"/>
    <w:next w:val="Normal"/>
    <w:link w:val="Heading2Char"/>
    <w:qFormat/>
    <w:rsid w:val="001A1181"/>
    <w:pPr>
      <w:keepNext/>
      <w:numPr>
        <w:ilvl w:val="1"/>
        <w:numId w:val="1"/>
      </w:numPr>
      <w:spacing w:after="200" w:line="264" w:lineRule="auto"/>
      <w:outlineLvl w:val="1"/>
    </w:pPr>
    <w:rPr>
      <w:rFonts w:eastAsia="Times New Roman" w:cs="Calibri"/>
      <w:b/>
      <w:bCs/>
      <w:iCs/>
      <w:color w:val="6F0579"/>
      <w:szCs w:val="28"/>
      <w:u w:val="single"/>
      <w:lang w:val="en-GB"/>
    </w:rPr>
  </w:style>
  <w:style w:type="paragraph" w:styleId="Heading3">
    <w:name w:val="heading 3"/>
    <w:basedOn w:val="Normal"/>
    <w:next w:val="Normal"/>
    <w:link w:val="Heading3Char"/>
    <w:uiPriority w:val="9"/>
    <w:qFormat/>
    <w:rsid w:val="003422A7"/>
    <w:pPr>
      <w:keepNext/>
      <w:spacing w:after="200" w:line="264" w:lineRule="auto"/>
      <w:outlineLvl w:val="2"/>
    </w:pPr>
    <w:rPr>
      <w:rFonts w:eastAsia="Times New Roman" w:cs="Calibri"/>
      <w:b/>
      <w:bCs/>
      <w:color w:val="6F0579"/>
      <w:szCs w:val="26"/>
      <w:lang w:val="en-GB"/>
    </w:rPr>
  </w:style>
  <w:style w:type="paragraph" w:styleId="Heading4">
    <w:name w:val="heading 4"/>
    <w:basedOn w:val="Normal"/>
    <w:next w:val="Normal"/>
    <w:link w:val="Heading4Char"/>
    <w:rsid w:val="001560CD"/>
    <w:pPr>
      <w:keepNext/>
      <w:numPr>
        <w:ilvl w:val="3"/>
        <w:numId w:val="1"/>
      </w:numPr>
      <w:spacing w:line="264" w:lineRule="auto"/>
      <w:outlineLvl w:val="3"/>
    </w:pPr>
    <w:rPr>
      <w:rFonts w:eastAsia="Times New Roman" w:cs="Times New Roman"/>
      <w:b/>
      <w:bCs/>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CA5"/>
    <w:pPr>
      <w:tabs>
        <w:tab w:val="center" w:pos="4513"/>
        <w:tab w:val="right" w:pos="9026"/>
      </w:tabs>
      <w:spacing w:after="0"/>
    </w:pPr>
    <w:rPr>
      <w:lang w:val="af-ZA"/>
    </w:rPr>
  </w:style>
  <w:style w:type="character" w:customStyle="1" w:styleId="HeaderChar">
    <w:name w:val="Header Char"/>
    <w:basedOn w:val="DefaultParagraphFont"/>
    <w:link w:val="Header"/>
    <w:uiPriority w:val="99"/>
    <w:rsid w:val="000F0CA5"/>
    <w:rPr>
      <w:rFonts w:ascii="Arial" w:hAnsi="Arial"/>
    </w:rPr>
  </w:style>
  <w:style w:type="paragraph" w:styleId="Footer">
    <w:name w:val="footer"/>
    <w:basedOn w:val="Normal"/>
    <w:link w:val="FooterChar"/>
    <w:uiPriority w:val="99"/>
    <w:unhideWhenUsed/>
    <w:rsid w:val="000F0CA5"/>
    <w:pPr>
      <w:tabs>
        <w:tab w:val="center" w:pos="4513"/>
        <w:tab w:val="right" w:pos="9026"/>
      </w:tabs>
      <w:spacing w:after="0"/>
    </w:pPr>
    <w:rPr>
      <w:lang w:val="af-ZA"/>
    </w:rPr>
  </w:style>
  <w:style w:type="character" w:customStyle="1" w:styleId="FooterChar">
    <w:name w:val="Footer Char"/>
    <w:basedOn w:val="DefaultParagraphFont"/>
    <w:link w:val="Footer"/>
    <w:uiPriority w:val="99"/>
    <w:rsid w:val="000F0CA5"/>
    <w:rPr>
      <w:rFonts w:ascii="Arial" w:hAnsi="Arial"/>
    </w:rPr>
  </w:style>
  <w:style w:type="paragraph" w:styleId="BalloonText">
    <w:name w:val="Balloon Text"/>
    <w:basedOn w:val="Normal"/>
    <w:link w:val="BalloonTextChar"/>
    <w:uiPriority w:val="99"/>
    <w:semiHidden/>
    <w:unhideWhenUsed/>
    <w:rsid w:val="000F0CA5"/>
    <w:pPr>
      <w:spacing w:after="0"/>
    </w:pPr>
    <w:rPr>
      <w:rFonts w:ascii="Tahoma" w:hAnsi="Tahoma" w:cs="Tahoma"/>
      <w:sz w:val="16"/>
      <w:szCs w:val="16"/>
      <w:lang w:val="af-ZA"/>
    </w:rPr>
  </w:style>
  <w:style w:type="character" w:customStyle="1" w:styleId="BalloonTextChar">
    <w:name w:val="Balloon Text Char"/>
    <w:basedOn w:val="DefaultParagraphFont"/>
    <w:link w:val="BalloonText"/>
    <w:uiPriority w:val="99"/>
    <w:semiHidden/>
    <w:rsid w:val="000F0CA5"/>
    <w:rPr>
      <w:rFonts w:ascii="Tahoma" w:hAnsi="Tahoma" w:cs="Tahoma"/>
      <w:sz w:val="16"/>
      <w:szCs w:val="16"/>
    </w:rPr>
  </w:style>
  <w:style w:type="character" w:styleId="Hyperlink">
    <w:name w:val="Hyperlink"/>
    <w:uiPriority w:val="99"/>
    <w:rsid w:val="001560CD"/>
    <w:rPr>
      <w:rFonts w:ascii="Arial" w:hAnsi="Arial"/>
      <w:caps w:val="0"/>
      <w:smallCaps w:val="0"/>
      <w:strike w:val="0"/>
      <w:dstrike w:val="0"/>
      <w:vanish w:val="0"/>
      <w:color w:val="auto"/>
      <w:sz w:val="22"/>
      <w:u w:val="none"/>
      <w:vertAlign w:val="baseline"/>
    </w:rPr>
  </w:style>
  <w:style w:type="paragraph" w:styleId="Title">
    <w:name w:val="Title"/>
    <w:basedOn w:val="Normal"/>
    <w:link w:val="TitleChar"/>
    <w:qFormat/>
    <w:rsid w:val="001A1181"/>
    <w:pPr>
      <w:spacing w:after="0" w:line="264" w:lineRule="auto"/>
      <w:jc w:val="center"/>
      <w:outlineLvl w:val="0"/>
    </w:pPr>
    <w:rPr>
      <w:rFonts w:eastAsia="Times New Roman" w:cs="Arial"/>
      <w:b/>
      <w:bCs/>
      <w:color w:val="6F0579"/>
      <w:kern w:val="28"/>
      <w:sz w:val="32"/>
      <w:szCs w:val="32"/>
      <w:lang w:val="en-GB"/>
    </w:rPr>
  </w:style>
  <w:style w:type="character" w:customStyle="1" w:styleId="TitleChar">
    <w:name w:val="Title Char"/>
    <w:basedOn w:val="DefaultParagraphFont"/>
    <w:link w:val="Title"/>
    <w:rsid w:val="001A1181"/>
    <w:rPr>
      <w:rFonts w:ascii="Arial" w:eastAsia="Times New Roman" w:hAnsi="Arial" w:cs="Arial"/>
      <w:b/>
      <w:bCs/>
      <w:color w:val="6F0579"/>
      <w:kern w:val="28"/>
      <w:sz w:val="32"/>
      <w:szCs w:val="32"/>
      <w:lang w:val="en-GB"/>
    </w:rPr>
  </w:style>
  <w:style w:type="paragraph" w:styleId="TOC1">
    <w:name w:val="toc 1"/>
    <w:basedOn w:val="Normal"/>
    <w:next w:val="Normal"/>
    <w:autoRedefine/>
    <w:uiPriority w:val="39"/>
    <w:rsid w:val="00F2252D"/>
    <w:pPr>
      <w:tabs>
        <w:tab w:val="left" w:pos="480"/>
        <w:tab w:val="right" w:leader="dot" w:pos="9072"/>
      </w:tabs>
      <w:spacing w:before="120" w:line="264" w:lineRule="auto"/>
    </w:pPr>
    <w:rPr>
      <w:rFonts w:eastAsia="Times New Roman" w:cstheme="minorHAnsi"/>
      <w:b/>
      <w:bCs/>
      <w:noProof/>
      <w:szCs w:val="24"/>
      <w:lang w:val="en-GB"/>
    </w:rPr>
  </w:style>
  <w:style w:type="paragraph" w:styleId="TOC4">
    <w:name w:val="toc 4"/>
    <w:basedOn w:val="Normal"/>
    <w:next w:val="Normal"/>
    <w:autoRedefine/>
    <w:uiPriority w:val="39"/>
    <w:rsid w:val="001560CD"/>
    <w:pPr>
      <w:spacing w:after="0" w:line="264" w:lineRule="auto"/>
      <w:ind w:left="720"/>
    </w:pPr>
    <w:rPr>
      <w:rFonts w:eastAsia="Times New Roman" w:cs="Times New Roman"/>
      <w:szCs w:val="24"/>
      <w:lang w:val="en-GB"/>
    </w:rPr>
  </w:style>
  <w:style w:type="paragraph" w:styleId="TOC2">
    <w:name w:val="toc 2"/>
    <w:basedOn w:val="Normal"/>
    <w:next w:val="Normal"/>
    <w:autoRedefine/>
    <w:uiPriority w:val="39"/>
    <w:rsid w:val="001560CD"/>
    <w:pPr>
      <w:spacing w:after="0" w:line="264" w:lineRule="auto"/>
      <w:ind w:left="240"/>
    </w:pPr>
    <w:rPr>
      <w:rFonts w:eastAsia="Times New Roman" w:cs="Times New Roman"/>
      <w:szCs w:val="24"/>
      <w:lang w:val="en-GB"/>
    </w:rPr>
  </w:style>
  <w:style w:type="paragraph" w:styleId="TOC3">
    <w:name w:val="toc 3"/>
    <w:basedOn w:val="Normal"/>
    <w:next w:val="Normal"/>
    <w:autoRedefine/>
    <w:uiPriority w:val="39"/>
    <w:rsid w:val="002949D6"/>
    <w:pPr>
      <w:tabs>
        <w:tab w:val="left" w:pos="480"/>
        <w:tab w:val="left" w:pos="1440"/>
        <w:tab w:val="right" w:leader="dot" w:pos="9072"/>
      </w:tabs>
      <w:spacing w:after="0" w:line="264" w:lineRule="auto"/>
      <w:ind w:left="480"/>
    </w:pPr>
    <w:rPr>
      <w:rFonts w:eastAsia="Times New Roman" w:cs="Calibri"/>
      <w:noProof/>
      <w:szCs w:val="24"/>
      <w:lang w:val="en-GB"/>
    </w:rPr>
  </w:style>
  <w:style w:type="character" w:customStyle="1" w:styleId="Heading1Char">
    <w:name w:val="Heading 1 Char"/>
    <w:basedOn w:val="DefaultParagraphFont"/>
    <w:link w:val="Heading1"/>
    <w:uiPriority w:val="9"/>
    <w:rsid w:val="001A1181"/>
    <w:rPr>
      <w:rFonts w:ascii="Arial" w:eastAsia="Times New Roman" w:hAnsi="Arial" w:cs="Calibri"/>
      <w:b/>
      <w:bCs/>
      <w:color w:val="6F0579"/>
      <w:kern w:val="32"/>
      <w:sz w:val="28"/>
      <w:szCs w:val="32"/>
      <w:lang w:val="en-GB"/>
    </w:rPr>
  </w:style>
  <w:style w:type="character" w:customStyle="1" w:styleId="Heading2Char">
    <w:name w:val="Heading 2 Char"/>
    <w:basedOn w:val="DefaultParagraphFont"/>
    <w:link w:val="Heading2"/>
    <w:rsid w:val="001A1181"/>
    <w:rPr>
      <w:rFonts w:ascii="Arial" w:eastAsia="Times New Roman" w:hAnsi="Arial" w:cs="Calibri"/>
      <w:b/>
      <w:bCs/>
      <w:iCs/>
      <w:color w:val="6F0579"/>
      <w:sz w:val="24"/>
      <w:szCs w:val="28"/>
      <w:u w:val="single"/>
      <w:lang w:val="en-GB"/>
    </w:rPr>
  </w:style>
  <w:style w:type="character" w:customStyle="1" w:styleId="Heading3Char">
    <w:name w:val="Heading 3 Char"/>
    <w:basedOn w:val="DefaultParagraphFont"/>
    <w:link w:val="Heading3"/>
    <w:uiPriority w:val="9"/>
    <w:rsid w:val="001A1181"/>
    <w:rPr>
      <w:rFonts w:ascii="Arial" w:eastAsia="Times New Roman" w:hAnsi="Arial" w:cs="Calibri"/>
      <w:b/>
      <w:bCs/>
      <w:color w:val="6F0579"/>
      <w:szCs w:val="26"/>
      <w:lang w:val="en-GB"/>
    </w:rPr>
  </w:style>
  <w:style w:type="character" w:customStyle="1" w:styleId="Heading4Char">
    <w:name w:val="Heading 4 Char"/>
    <w:basedOn w:val="DefaultParagraphFont"/>
    <w:link w:val="Heading4"/>
    <w:rsid w:val="001560CD"/>
    <w:rPr>
      <w:rFonts w:ascii="Arial" w:eastAsia="Times New Roman" w:hAnsi="Arial" w:cs="Times New Roman"/>
      <w:b/>
      <w:bCs/>
      <w:szCs w:val="28"/>
      <w:lang w:val="en-GB"/>
    </w:rPr>
  </w:style>
  <w:style w:type="paragraph" w:styleId="Caption">
    <w:name w:val="caption"/>
    <w:basedOn w:val="Normal"/>
    <w:next w:val="Normal"/>
    <w:link w:val="CaptionChar"/>
    <w:uiPriority w:val="35"/>
    <w:unhideWhenUsed/>
    <w:qFormat/>
    <w:rsid w:val="001560CD"/>
    <w:pPr>
      <w:spacing w:line="264" w:lineRule="auto"/>
    </w:pPr>
    <w:rPr>
      <w:rFonts w:eastAsia="Times New Roman" w:cs="Times New Roman"/>
      <w:b/>
      <w:bCs/>
      <w:sz w:val="20"/>
      <w:szCs w:val="20"/>
      <w:lang w:val="en-GB"/>
    </w:rPr>
  </w:style>
  <w:style w:type="character" w:customStyle="1" w:styleId="CaptionChar">
    <w:name w:val="Caption Char"/>
    <w:basedOn w:val="DefaultParagraphFont"/>
    <w:link w:val="Caption"/>
    <w:uiPriority w:val="35"/>
    <w:rsid w:val="001560CD"/>
    <w:rPr>
      <w:rFonts w:ascii="Arial" w:eastAsia="Times New Roman" w:hAnsi="Arial" w:cs="Times New Roman"/>
      <w:b/>
      <w:bCs/>
      <w:sz w:val="20"/>
      <w:szCs w:val="20"/>
      <w:lang w:val="en-GB"/>
    </w:rPr>
  </w:style>
  <w:style w:type="paragraph" w:styleId="TableofFigures">
    <w:name w:val="table of figures"/>
    <w:basedOn w:val="Normal"/>
    <w:next w:val="Normal"/>
    <w:uiPriority w:val="99"/>
    <w:unhideWhenUsed/>
    <w:rsid w:val="001560CD"/>
    <w:pPr>
      <w:spacing w:after="0" w:line="264" w:lineRule="auto"/>
    </w:pPr>
    <w:rPr>
      <w:rFonts w:eastAsia="Times New Roman" w:cs="Times New Roman"/>
      <w:szCs w:val="24"/>
      <w:lang w:val="en-GB"/>
    </w:rPr>
  </w:style>
  <w:style w:type="table" w:styleId="ListTable3-Accent2">
    <w:name w:val="List Table 3 Accent 2"/>
    <w:basedOn w:val="TableNormal"/>
    <w:uiPriority w:val="48"/>
    <w:rsid w:val="001560CD"/>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paragraph" w:customStyle="1" w:styleId="MainText">
    <w:name w:val="Main Text"/>
    <w:basedOn w:val="Normal"/>
    <w:link w:val="MainTextChar"/>
    <w:qFormat/>
    <w:rsid w:val="00C823FD"/>
    <w:pPr>
      <w:spacing w:after="0" w:line="264" w:lineRule="auto"/>
      <w:ind w:firstLine="142"/>
    </w:pPr>
    <w:rPr>
      <w:rFonts w:eastAsia="Times New Roman" w:cs="Calibri"/>
      <w:szCs w:val="24"/>
      <w:lang w:val="en-GB"/>
    </w:rPr>
  </w:style>
  <w:style w:type="character" w:customStyle="1" w:styleId="MainTextChar">
    <w:name w:val="Main Text Char"/>
    <w:link w:val="MainText"/>
    <w:rsid w:val="00C823FD"/>
    <w:rPr>
      <w:rFonts w:ascii="Arial" w:eastAsia="Times New Roman" w:hAnsi="Arial" w:cs="Calibri"/>
      <w:szCs w:val="24"/>
      <w:lang w:val="en-GB"/>
    </w:rPr>
  </w:style>
  <w:style w:type="paragraph" w:styleId="ListParagraph">
    <w:name w:val="List Paragraph"/>
    <w:basedOn w:val="Normal"/>
    <w:uiPriority w:val="34"/>
    <w:qFormat/>
    <w:rsid w:val="009F2848"/>
    <w:pPr>
      <w:spacing w:after="0"/>
      <w:ind w:left="720"/>
      <w:contextualSpacing/>
    </w:pPr>
    <w:rPr>
      <w:rFonts w:asciiTheme="minorHAnsi" w:hAnsiTheme="minorHAnsi"/>
    </w:rPr>
  </w:style>
  <w:style w:type="paragraph" w:customStyle="1" w:styleId="BulletText">
    <w:name w:val="Bullet Text"/>
    <w:basedOn w:val="Normal"/>
    <w:link w:val="BulletTextChar"/>
    <w:qFormat/>
    <w:rsid w:val="004A2EA5"/>
    <w:pPr>
      <w:numPr>
        <w:numId w:val="2"/>
      </w:numPr>
      <w:tabs>
        <w:tab w:val="clear" w:pos="567"/>
        <w:tab w:val="num" w:pos="709"/>
      </w:tabs>
      <w:spacing w:after="0" w:line="264" w:lineRule="auto"/>
      <w:ind w:left="709" w:hanging="425"/>
    </w:pPr>
    <w:rPr>
      <w:rFonts w:eastAsia="Times New Roman" w:cs="Calibri"/>
      <w:szCs w:val="24"/>
      <w:lang w:val="en-GB"/>
    </w:rPr>
  </w:style>
  <w:style w:type="character" w:customStyle="1" w:styleId="BulletTextChar">
    <w:name w:val="Bullet Text Char"/>
    <w:link w:val="BulletText"/>
    <w:rsid w:val="004A2EA5"/>
    <w:rPr>
      <w:rFonts w:ascii="Arial" w:eastAsia="Times New Roman" w:hAnsi="Arial" w:cs="Calibri"/>
      <w:szCs w:val="24"/>
      <w:lang w:val="en-GB"/>
    </w:rPr>
  </w:style>
  <w:style w:type="paragraph" w:styleId="TOC9">
    <w:name w:val="toc 9"/>
    <w:basedOn w:val="Normal"/>
    <w:next w:val="Normal"/>
    <w:autoRedefine/>
    <w:uiPriority w:val="39"/>
    <w:semiHidden/>
    <w:unhideWhenUsed/>
    <w:rsid w:val="00746D08"/>
    <w:pPr>
      <w:spacing w:after="100"/>
      <w:ind w:left="1760"/>
    </w:pPr>
  </w:style>
  <w:style w:type="paragraph" w:customStyle="1" w:styleId="EndNoteBibliography">
    <w:name w:val="EndNote Bibliography"/>
    <w:basedOn w:val="Normal"/>
    <w:link w:val="EndNoteBibliographyChar"/>
    <w:rsid w:val="00746D08"/>
    <w:pPr>
      <w:spacing w:after="0" w:line="240" w:lineRule="auto"/>
    </w:pPr>
    <w:rPr>
      <w:rFonts w:ascii="Arial" w:eastAsia="Times New Roman" w:hAnsi="Arial" w:cs="Arial"/>
      <w:noProof/>
      <w:sz w:val="28"/>
      <w:szCs w:val="24"/>
      <w:lang w:val="en-US"/>
    </w:rPr>
  </w:style>
  <w:style w:type="character" w:customStyle="1" w:styleId="EndNoteBibliographyChar">
    <w:name w:val="EndNote Bibliography Char"/>
    <w:basedOn w:val="CaptionChar"/>
    <w:link w:val="EndNoteBibliography"/>
    <w:rsid w:val="00746D08"/>
    <w:rPr>
      <w:rFonts w:ascii="Arial" w:eastAsia="Times New Roman" w:hAnsi="Arial" w:cs="Arial"/>
      <w:b w:val="0"/>
      <w:bCs w:val="0"/>
      <w:noProof/>
      <w:color w:val="595959" w:themeColor="text1" w:themeTint="A6"/>
      <w:sz w:val="28"/>
      <w:szCs w:val="24"/>
      <w:lang w:val="en-US"/>
    </w:rPr>
  </w:style>
  <w:style w:type="table" w:styleId="LightList-Accent3">
    <w:name w:val="Light List Accent 3"/>
    <w:basedOn w:val="TableNormal"/>
    <w:uiPriority w:val="61"/>
    <w:rsid w:val="000C040A"/>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Table4-Accent4">
    <w:name w:val="List Table 4 Accent 4"/>
    <w:basedOn w:val="TableNormal"/>
    <w:uiPriority w:val="49"/>
    <w:rsid w:val="000C040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CommentReference">
    <w:name w:val="annotation reference"/>
    <w:basedOn w:val="DefaultParagraphFont"/>
    <w:uiPriority w:val="99"/>
    <w:semiHidden/>
    <w:unhideWhenUsed/>
    <w:rsid w:val="005237AA"/>
    <w:rPr>
      <w:sz w:val="16"/>
      <w:szCs w:val="16"/>
    </w:rPr>
  </w:style>
  <w:style w:type="paragraph" w:styleId="CommentText">
    <w:name w:val="annotation text"/>
    <w:basedOn w:val="Normal"/>
    <w:link w:val="CommentTextChar"/>
    <w:uiPriority w:val="99"/>
    <w:unhideWhenUsed/>
    <w:rsid w:val="005237AA"/>
    <w:rPr>
      <w:sz w:val="20"/>
      <w:szCs w:val="20"/>
      <w:lang w:val="af-ZA"/>
    </w:rPr>
  </w:style>
  <w:style w:type="character" w:customStyle="1" w:styleId="CommentTextChar">
    <w:name w:val="Comment Text Char"/>
    <w:basedOn w:val="DefaultParagraphFont"/>
    <w:link w:val="CommentText"/>
    <w:uiPriority w:val="99"/>
    <w:rsid w:val="005237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37AA"/>
    <w:rPr>
      <w:b/>
      <w:bCs/>
    </w:rPr>
  </w:style>
  <w:style w:type="character" w:customStyle="1" w:styleId="CommentSubjectChar">
    <w:name w:val="Comment Subject Char"/>
    <w:basedOn w:val="CommentTextChar"/>
    <w:link w:val="CommentSubject"/>
    <w:uiPriority w:val="99"/>
    <w:semiHidden/>
    <w:rsid w:val="005237AA"/>
    <w:rPr>
      <w:rFonts w:ascii="Arial" w:hAnsi="Arial"/>
      <w:b/>
      <w:bCs/>
      <w:sz w:val="20"/>
      <w:szCs w:val="20"/>
    </w:rPr>
  </w:style>
  <w:style w:type="paragraph" w:styleId="NoSpacing">
    <w:name w:val="No Spacing"/>
    <w:uiPriority w:val="1"/>
    <w:qFormat/>
    <w:rsid w:val="007B2C34"/>
    <w:pPr>
      <w:spacing w:after="0" w:line="240" w:lineRule="auto"/>
    </w:pPr>
    <w:rPr>
      <w:rFonts w:ascii="Arial" w:hAnsi="Arial"/>
    </w:rPr>
  </w:style>
  <w:style w:type="paragraph" w:styleId="ListNumber">
    <w:name w:val="List Number"/>
    <w:basedOn w:val="Normal"/>
    <w:semiHidden/>
    <w:rsid w:val="007B2C34"/>
    <w:pPr>
      <w:numPr>
        <w:numId w:val="3"/>
      </w:numPr>
      <w:tabs>
        <w:tab w:val="left" w:pos="567"/>
      </w:tabs>
      <w:spacing w:after="240" w:line="360" w:lineRule="auto"/>
    </w:pPr>
    <w:rPr>
      <w:rFonts w:eastAsia="Times New Roman" w:cs="Times New Roman"/>
      <w:szCs w:val="20"/>
    </w:rPr>
  </w:style>
  <w:style w:type="paragraph" w:customStyle="1" w:styleId="ListNumberAlfabetBrackets">
    <w:name w:val="List_Number_Alfabet_Brackets"/>
    <w:basedOn w:val="Normal"/>
    <w:qFormat/>
    <w:rsid w:val="007B2C34"/>
    <w:pPr>
      <w:numPr>
        <w:numId w:val="4"/>
      </w:numPr>
      <w:spacing w:after="240" w:line="360" w:lineRule="auto"/>
    </w:pPr>
    <w:rPr>
      <w:rFonts w:eastAsia="Times New Roman" w:cs="Times New Roman"/>
      <w:szCs w:val="20"/>
    </w:rPr>
  </w:style>
  <w:style w:type="paragraph" w:customStyle="1" w:styleId="TableBody">
    <w:name w:val="Table_Body"/>
    <w:basedOn w:val="Normal"/>
    <w:qFormat/>
    <w:rsid w:val="007B2C34"/>
    <w:pPr>
      <w:spacing w:before="60" w:after="60"/>
    </w:pPr>
    <w:rPr>
      <w:rFonts w:eastAsia="Times New Roman" w:cs="Times New Roman"/>
      <w:szCs w:val="20"/>
    </w:rPr>
  </w:style>
  <w:style w:type="table" w:styleId="GridTable6Colorful-Accent1">
    <w:name w:val="Grid Table 6 Colorful Accent 1"/>
    <w:basedOn w:val="TableNormal"/>
    <w:uiPriority w:val="51"/>
    <w:rsid w:val="007B2C34"/>
    <w:pPr>
      <w:spacing w:after="0" w:line="240" w:lineRule="auto"/>
    </w:pPr>
    <w:rPr>
      <w:rFonts w:ascii="Times New Roman" w:eastAsia="Times New Roman" w:hAnsi="Times New Roman" w:cs="Times New Roman"/>
      <w:color w:val="365F91" w:themeColor="accent1" w:themeShade="BF"/>
      <w:sz w:val="20"/>
      <w:szCs w:val="20"/>
      <w:lang w:val="en-ZA" w:eastAsia="en-Z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4">
    <w:name w:val="Grid Table 7 Colorful Accent 4"/>
    <w:basedOn w:val="TableNormal"/>
    <w:uiPriority w:val="52"/>
    <w:rsid w:val="008E634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Bibliography">
    <w:name w:val="Bibliography"/>
    <w:basedOn w:val="Normal"/>
    <w:next w:val="Normal"/>
    <w:uiPriority w:val="37"/>
    <w:semiHidden/>
    <w:unhideWhenUsed/>
    <w:rsid w:val="007B3975"/>
  </w:style>
  <w:style w:type="paragraph" w:customStyle="1" w:styleId="ListNumberRomanBrackets">
    <w:name w:val="List_Number_Roman_Brackets"/>
    <w:basedOn w:val="Normal"/>
    <w:qFormat/>
    <w:rsid w:val="007B3975"/>
    <w:pPr>
      <w:numPr>
        <w:numId w:val="5"/>
      </w:numPr>
      <w:spacing w:after="240" w:line="360" w:lineRule="auto"/>
    </w:pPr>
    <w:rPr>
      <w:rFonts w:eastAsia="Times New Roman" w:cs="Times New Roman"/>
      <w:szCs w:val="20"/>
    </w:rPr>
  </w:style>
  <w:style w:type="table" w:styleId="PlainTable1">
    <w:name w:val="Plain Table 1"/>
    <w:basedOn w:val="TableNormal"/>
    <w:uiPriority w:val="41"/>
    <w:rsid w:val="007B3975"/>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7B397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7B39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2-Accent4">
    <w:name w:val="Grid Table 2 Accent 4"/>
    <w:basedOn w:val="TableNormal"/>
    <w:uiPriority w:val="47"/>
    <w:rsid w:val="007B3975"/>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4">
    <w:name w:val="Grid Table 3 Accent 4"/>
    <w:basedOn w:val="TableNormal"/>
    <w:uiPriority w:val="48"/>
    <w:rsid w:val="00402A2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FootnoteText">
    <w:name w:val="footnote text"/>
    <w:basedOn w:val="Normal"/>
    <w:link w:val="FootnoteTextChar"/>
    <w:uiPriority w:val="99"/>
    <w:semiHidden/>
    <w:unhideWhenUsed/>
    <w:rsid w:val="00402A24"/>
    <w:pPr>
      <w:spacing w:after="0"/>
    </w:pPr>
    <w:rPr>
      <w:sz w:val="20"/>
      <w:szCs w:val="20"/>
    </w:rPr>
  </w:style>
  <w:style w:type="character" w:customStyle="1" w:styleId="FootnoteTextChar">
    <w:name w:val="Footnote Text Char"/>
    <w:basedOn w:val="DefaultParagraphFont"/>
    <w:link w:val="FootnoteText"/>
    <w:uiPriority w:val="99"/>
    <w:semiHidden/>
    <w:rsid w:val="00402A24"/>
    <w:rPr>
      <w:rFonts w:ascii="Arial" w:hAnsi="Arial"/>
      <w:sz w:val="20"/>
      <w:szCs w:val="20"/>
    </w:rPr>
  </w:style>
  <w:style w:type="character" w:styleId="FootnoteReference">
    <w:name w:val="footnote reference"/>
    <w:basedOn w:val="DefaultParagraphFont"/>
    <w:uiPriority w:val="99"/>
    <w:semiHidden/>
    <w:unhideWhenUsed/>
    <w:rsid w:val="00402A24"/>
    <w:rPr>
      <w:vertAlign w:val="superscript"/>
    </w:rPr>
  </w:style>
  <w:style w:type="table" w:styleId="ListTable2-Accent4">
    <w:name w:val="List Table 2 Accent 4"/>
    <w:basedOn w:val="TableNormal"/>
    <w:uiPriority w:val="47"/>
    <w:rsid w:val="00402A2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Heading">
    <w:name w:val="TOC Heading"/>
    <w:basedOn w:val="Heading1"/>
    <w:next w:val="Normal"/>
    <w:uiPriority w:val="39"/>
    <w:unhideWhenUsed/>
    <w:qFormat/>
    <w:rsid w:val="002A63F2"/>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rmalWeb">
    <w:name w:val="Normal (Web)"/>
    <w:basedOn w:val="Normal"/>
    <w:uiPriority w:val="99"/>
    <w:semiHidden/>
    <w:unhideWhenUsed/>
    <w:rsid w:val="002A0747"/>
    <w:pPr>
      <w:spacing w:before="100" w:beforeAutospacing="1" w:after="100" w:afterAutospacing="1"/>
    </w:pPr>
    <w:rPr>
      <w:rFonts w:ascii="Times New Roman" w:eastAsiaTheme="minorEastAsia" w:hAnsi="Times New Roman" w:cs="Times New Roman"/>
      <w:szCs w:val="24"/>
      <w:lang w:val="en-US"/>
    </w:rPr>
  </w:style>
  <w:style w:type="table" w:styleId="TableGrid">
    <w:name w:val="Table Grid"/>
    <w:basedOn w:val="TableNormal"/>
    <w:uiPriority w:val="59"/>
    <w:rsid w:val="00153020"/>
    <w:pPr>
      <w:spacing w:after="0" w:line="240" w:lineRule="auto"/>
    </w:pPr>
    <w:rPr>
      <w:rFonts w:eastAsiaTheme="minorEastAsia"/>
      <w:color w:val="1F497D" w:themeColor="text2"/>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E0764"/>
    <w:pPr>
      <w:spacing w:after="0"/>
      <w:jc w:val="center"/>
    </w:pPr>
    <w:rPr>
      <w:rFonts w:ascii="Arial" w:hAnsi="Arial" w:cs="Arial"/>
      <w:noProof/>
      <w:sz w:val="28"/>
      <w:lang w:val="en-US"/>
    </w:rPr>
  </w:style>
  <w:style w:type="character" w:customStyle="1" w:styleId="EndNoteBibliographyTitleChar">
    <w:name w:val="EndNote Bibliography Title Char"/>
    <w:basedOn w:val="DefaultParagraphFont"/>
    <w:link w:val="EndNoteBibliographyTitle"/>
    <w:rsid w:val="00EE0764"/>
    <w:rPr>
      <w:rFonts w:ascii="Arial" w:hAnsi="Arial" w:cs="Arial"/>
      <w:noProof/>
      <w:color w:val="595959" w:themeColor="text1" w:themeTint="A6"/>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876435">
      <w:bodyDiv w:val="1"/>
      <w:marLeft w:val="0"/>
      <w:marRight w:val="0"/>
      <w:marTop w:val="0"/>
      <w:marBottom w:val="0"/>
      <w:divBdr>
        <w:top w:val="none" w:sz="0" w:space="0" w:color="auto"/>
        <w:left w:val="none" w:sz="0" w:space="0" w:color="auto"/>
        <w:bottom w:val="none" w:sz="0" w:space="0" w:color="auto"/>
        <w:right w:val="none" w:sz="0" w:space="0" w:color="auto"/>
      </w:divBdr>
    </w:div>
    <w:div w:id="958101034">
      <w:bodyDiv w:val="1"/>
      <w:marLeft w:val="0"/>
      <w:marRight w:val="0"/>
      <w:marTop w:val="0"/>
      <w:marBottom w:val="0"/>
      <w:divBdr>
        <w:top w:val="none" w:sz="0" w:space="0" w:color="auto"/>
        <w:left w:val="none" w:sz="0" w:space="0" w:color="auto"/>
        <w:bottom w:val="none" w:sz="0" w:space="0" w:color="auto"/>
        <w:right w:val="none" w:sz="0" w:space="0" w:color="auto"/>
      </w:divBdr>
    </w:div>
    <w:div w:id="965088504">
      <w:bodyDiv w:val="1"/>
      <w:marLeft w:val="0"/>
      <w:marRight w:val="0"/>
      <w:marTop w:val="0"/>
      <w:marBottom w:val="0"/>
      <w:divBdr>
        <w:top w:val="none" w:sz="0" w:space="0" w:color="auto"/>
        <w:left w:val="none" w:sz="0" w:space="0" w:color="auto"/>
        <w:bottom w:val="none" w:sz="0" w:space="0" w:color="auto"/>
        <w:right w:val="none" w:sz="0" w:space="0" w:color="auto"/>
      </w:divBdr>
      <w:divsChild>
        <w:div w:id="1391230943">
          <w:marLeft w:val="0"/>
          <w:marRight w:val="0"/>
          <w:marTop w:val="0"/>
          <w:marBottom w:val="0"/>
          <w:divBdr>
            <w:top w:val="none" w:sz="0" w:space="0" w:color="auto"/>
            <w:left w:val="none" w:sz="0" w:space="0" w:color="auto"/>
            <w:bottom w:val="none" w:sz="0" w:space="0" w:color="auto"/>
            <w:right w:val="none" w:sz="0" w:space="0" w:color="auto"/>
          </w:divBdr>
          <w:divsChild>
            <w:div w:id="291597538">
              <w:marLeft w:val="0"/>
              <w:marRight w:val="0"/>
              <w:marTop w:val="0"/>
              <w:marBottom w:val="0"/>
              <w:divBdr>
                <w:top w:val="none" w:sz="0" w:space="0" w:color="auto"/>
                <w:left w:val="none" w:sz="0" w:space="0" w:color="auto"/>
                <w:bottom w:val="none" w:sz="0" w:space="0" w:color="auto"/>
                <w:right w:val="none" w:sz="0" w:space="0" w:color="auto"/>
              </w:divBdr>
              <w:divsChild>
                <w:div w:id="9178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21054">
      <w:bodyDiv w:val="1"/>
      <w:marLeft w:val="0"/>
      <w:marRight w:val="0"/>
      <w:marTop w:val="0"/>
      <w:marBottom w:val="0"/>
      <w:divBdr>
        <w:top w:val="none" w:sz="0" w:space="0" w:color="auto"/>
        <w:left w:val="none" w:sz="0" w:space="0" w:color="auto"/>
        <w:bottom w:val="none" w:sz="0" w:space="0" w:color="auto"/>
        <w:right w:val="none" w:sz="0" w:space="0" w:color="auto"/>
      </w:divBdr>
      <w:divsChild>
        <w:div w:id="2022509620">
          <w:marLeft w:val="0"/>
          <w:marRight w:val="0"/>
          <w:marTop w:val="0"/>
          <w:marBottom w:val="0"/>
          <w:divBdr>
            <w:top w:val="none" w:sz="0" w:space="0" w:color="auto"/>
            <w:left w:val="none" w:sz="0" w:space="0" w:color="auto"/>
            <w:bottom w:val="none" w:sz="0" w:space="0" w:color="auto"/>
            <w:right w:val="none" w:sz="0" w:space="0" w:color="auto"/>
          </w:divBdr>
          <w:divsChild>
            <w:div w:id="410934668">
              <w:marLeft w:val="0"/>
              <w:marRight w:val="0"/>
              <w:marTop w:val="0"/>
              <w:marBottom w:val="0"/>
              <w:divBdr>
                <w:top w:val="none" w:sz="0" w:space="0" w:color="auto"/>
                <w:left w:val="none" w:sz="0" w:space="0" w:color="auto"/>
                <w:bottom w:val="none" w:sz="0" w:space="0" w:color="auto"/>
                <w:right w:val="none" w:sz="0" w:space="0" w:color="auto"/>
              </w:divBdr>
              <w:divsChild>
                <w:div w:id="15102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946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140734-18D8-4E65-8B4F-5F6AD3396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3092</Words>
  <Characters>17626</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20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X7500</dc:creator>
  <cp:lastModifiedBy>Rinus Fleischmann</cp:lastModifiedBy>
  <cp:revision>2</cp:revision>
  <dcterms:created xsi:type="dcterms:W3CDTF">2020-10-20T21:53:00Z</dcterms:created>
  <dcterms:modified xsi:type="dcterms:W3CDTF">2020-10-20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6657069</vt:i4>
  </property>
</Properties>
</file>